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8E11A4C" w14:textId="77777777" w:rsidR="00A310AD" w:rsidRPr="00E02C05" w:rsidRDefault="00D157B2" w:rsidP="00A310AD">
      <w:pPr>
        <w:rPr>
          <w:rFonts w:ascii="Times New Roman" w:hAnsi="Times New Roman" w:cs="Times New Roman"/>
          <w:b/>
          <w:sz w:val="28"/>
          <w:szCs w:val="24"/>
        </w:rPr>
      </w:pPr>
      <w:r>
        <w:rPr>
          <w:rFonts w:ascii="Times New Roman" w:hAnsi="Times New Roman" w:cs="Times New Roman"/>
          <w:b/>
          <w:sz w:val="28"/>
          <w:szCs w:val="24"/>
        </w:rPr>
        <w:t>Additional File</w:t>
      </w:r>
    </w:p>
    <w:p w14:paraId="0EBA8E69" w14:textId="77777777" w:rsidR="006030E1" w:rsidRPr="00903C22" w:rsidRDefault="006030E1" w:rsidP="006030E1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903C22">
        <w:rPr>
          <w:rFonts w:ascii="Times New Roman" w:hAnsi="Times New Roman" w:cs="Times New Roman"/>
          <w:b/>
          <w:sz w:val="24"/>
          <w:szCs w:val="24"/>
        </w:rPr>
        <w:t>A Genome-wide Association Study Identifies Single Nucleotide Polymorphisms Associated with Time-to-Metastasis in Colorectal Cancer</w:t>
      </w:r>
    </w:p>
    <w:p w14:paraId="25F5F97C" w14:textId="77777777" w:rsidR="006030E1" w:rsidRPr="00903C22" w:rsidRDefault="006030E1" w:rsidP="006030E1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870CB62" w14:textId="77777777" w:rsidR="006030E1" w:rsidRPr="00903C22" w:rsidRDefault="006030E1" w:rsidP="006030E1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903C22">
        <w:rPr>
          <w:rFonts w:ascii="Times New Roman" w:hAnsi="Times New Roman" w:cs="Times New Roman"/>
          <w:b/>
          <w:sz w:val="24"/>
          <w:szCs w:val="24"/>
        </w:rPr>
        <w:t xml:space="preserve">Michelle E. Penney, Patrick S. </w:t>
      </w:r>
      <w:proofErr w:type="spellStart"/>
      <w:r w:rsidRPr="00903C22">
        <w:rPr>
          <w:rFonts w:ascii="Times New Roman" w:hAnsi="Times New Roman" w:cs="Times New Roman"/>
          <w:b/>
          <w:sz w:val="24"/>
          <w:szCs w:val="24"/>
        </w:rPr>
        <w:t>Parfrey</w:t>
      </w:r>
      <w:proofErr w:type="spellEnd"/>
      <w:r w:rsidRPr="00903C22">
        <w:rPr>
          <w:rFonts w:ascii="Times New Roman" w:hAnsi="Times New Roman" w:cs="Times New Roman"/>
          <w:b/>
          <w:sz w:val="24"/>
          <w:szCs w:val="24"/>
        </w:rPr>
        <w:t xml:space="preserve">, </w:t>
      </w:r>
      <w:proofErr w:type="spellStart"/>
      <w:r w:rsidRPr="00903C22">
        <w:rPr>
          <w:rFonts w:ascii="Times New Roman" w:hAnsi="Times New Roman" w:cs="Times New Roman"/>
          <w:b/>
          <w:sz w:val="24"/>
          <w:szCs w:val="24"/>
        </w:rPr>
        <w:t>Sevtap</w:t>
      </w:r>
      <w:proofErr w:type="spellEnd"/>
      <w:r w:rsidRPr="00903C22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8E5006" w:rsidRPr="00903C22">
        <w:rPr>
          <w:rFonts w:ascii="Times New Roman" w:hAnsi="Times New Roman" w:cs="Times New Roman"/>
          <w:b/>
          <w:sz w:val="24"/>
          <w:szCs w:val="24"/>
        </w:rPr>
        <w:t>Savas</w:t>
      </w:r>
      <w:proofErr w:type="spellEnd"/>
      <w:r w:rsidR="008E5006" w:rsidRPr="00903C22">
        <w:rPr>
          <w:rFonts w:ascii="Times New Roman" w:hAnsi="Times New Roman" w:cs="Times New Roman"/>
          <w:b/>
          <w:sz w:val="24"/>
          <w:szCs w:val="24"/>
        </w:rPr>
        <w:t>, Yildiz E. Yilmaz</w:t>
      </w:r>
    </w:p>
    <w:p w14:paraId="4A37576D" w14:textId="77777777" w:rsidR="006030E1" w:rsidRPr="00E02C05" w:rsidRDefault="006030E1" w:rsidP="006030E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821CEDB" w14:textId="77777777" w:rsidR="006030E1" w:rsidRPr="00E02C05" w:rsidRDefault="006030E1" w:rsidP="006030E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40994BA" w14:textId="77777777" w:rsidR="005A559C" w:rsidRPr="00903C22" w:rsidRDefault="005A559C" w:rsidP="007F3846">
      <w:pPr>
        <w:rPr>
          <w:rFonts w:ascii="Times New Roman" w:hAnsi="Times New Roman" w:cs="Times New Roman"/>
          <w:b/>
          <w:sz w:val="24"/>
          <w:szCs w:val="24"/>
        </w:rPr>
      </w:pPr>
    </w:p>
    <w:p w14:paraId="0E9B965D" w14:textId="77777777" w:rsidR="005961C8" w:rsidRPr="00903C22" w:rsidRDefault="005961C8" w:rsidP="007F3846">
      <w:pPr>
        <w:rPr>
          <w:rFonts w:ascii="Times New Roman" w:hAnsi="Times New Roman" w:cs="Times New Roman"/>
          <w:b/>
          <w:sz w:val="24"/>
          <w:szCs w:val="24"/>
        </w:rPr>
      </w:pPr>
      <w:r w:rsidRPr="00903C22">
        <w:rPr>
          <w:rFonts w:ascii="Times New Roman" w:hAnsi="Times New Roman" w:cs="Times New Roman"/>
          <w:b/>
          <w:sz w:val="24"/>
          <w:szCs w:val="24"/>
        </w:rPr>
        <w:t>Supplementary Tables and Figures</w:t>
      </w:r>
    </w:p>
    <w:p w14:paraId="01E42BC1" w14:textId="5A58B89F" w:rsidR="007F3846" w:rsidRPr="00E02C05" w:rsidRDefault="00744738" w:rsidP="007F384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upplementary Table </w:t>
      </w:r>
      <w:r w:rsidR="007F3846" w:rsidRPr="00E02C05">
        <w:rPr>
          <w:rFonts w:ascii="Times New Roman" w:hAnsi="Times New Roman" w:cs="Times New Roman"/>
          <w:sz w:val="24"/>
          <w:szCs w:val="24"/>
        </w:rPr>
        <w:t>1. Results from the stepwise variable selection method using multivariable mixture cure</w:t>
      </w:r>
      <w:r w:rsidR="002416AD">
        <w:rPr>
          <w:rFonts w:ascii="Times New Roman" w:hAnsi="Times New Roman" w:cs="Times New Roman"/>
          <w:sz w:val="24"/>
          <w:szCs w:val="24"/>
        </w:rPr>
        <w:t xml:space="preserve"> model and Cox </w:t>
      </w:r>
      <w:r w:rsidR="00166E95">
        <w:rPr>
          <w:rFonts w:ascii="Times New Roman" w:hAnsi="Times New Roman" w:cs="Times New Roman"/>
          <w:sz w:val="24"/>
          <w:szCs w:val="24"/>
        </w:rPr>
        <w:t>proportional hazards</w:t>
      </w:r>
      <w:r w:rsidR="00922833">
        <w:rPr>
          <w:rFonts w:ascii="Times New Roman" w:hAnsi="Times New Roman" w:cs="Times New Roman"/>
          <w:sz w:val="24"/>
          <w:szCs w:val="24"/>
        </w:rPr>
        <w:t xml:space="preserve"> </w:t>
      </w:r>
      <w:r w:rsidR="002416AD">
        <w:rPr>
          <w:rFonts w:ascii="Times New Roman" w:hAnsi="Times New Roman" w:cs="Times New Roman"/>
          <w:sz w:val="24"/>
          <w:szCs w:val="24"/>
        </w:rPr>
        <w:t>regression</w:t>
      </w:r>
      <w:r w:rsidR="007F3846" w:rsidRPr="00E02C05">
        <w:rPr>
          <w:rFonts w:ascii="Times New Roman" w:hAnsi="Times New Roman" w:cs="Times New Roman"/>
          <w:sz w:val="24"/>
          <w:szCs w:val="24"/>
        </w:rPr>
        <w:t xml:space="preserve"> model to determine the final significant baseline characteristics</w:t>
      </w:r>
    </w:p>
    <w:p w14:paraId="296F46E8" w14:textId="7A0A89E2" w:rsidR="007F3846" w:rsidRPr="00E02C05" w:rsidRDefault="007F3846" w:rsidP="007F3846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E02C05">
        <w:rPr>
          <w:rFonts w:ascii="Times New Roman" w:hAnsi="Times New Roman" w:cs="Times New Roman"/>
          <w:sz w:val="24"/>
          <w:szCs w:val="24"/>
        </w:rPr>
        <w:t xml:space="preserve">Supplementary Table </w:t>
      </w:r>
      <w:r w:rsidR="0022116F">
        <w:rPr>
          <w:rFonts w:ascii="Times New Roman" w:hAnsi="Times New Roman" w:cs="Times New Roman"/>
          <w:sz w:val="24"/>
          <w:szCs w:val="24"/>
        </w:rPr>
        <w:t>2</w:t>
      </w:r>
      <w:r w:rsidRPr="00E02C05">
        <w:rPr>
          <w:rFonts w:ascii="Times New Roman" w:hAnsi="Times New Roman" w:cs="Times New Roman"/>
          <w:sz w:val="24"/>
          <w:szCs w:val="24"/>
        </w:rPr>
        <w:t>. Demographic and clinicopathologic characteristics of the patient cohort and *larger NFCCR cohort</w:t>
      </w:r>
    </w:p>
    <w:p w14:paraId="2D000A2D" w14:textId="0158A555" w:rsidR="007F3846" w:rsidRPr="00E02C05" w:rsidRDefault="007F3846" w:rsidP="007F3846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E02C05">
        <w:rPr>
          <w:rFonts w:ascii="Times New Roman" w:hAnsi="Times New Roman" w:cs="Times New Roman"/>
          <w:sz w:val="24"/>
          <w:szCs w:val="24"/>
        </w:rPr>
        <w:t xml:space="preserve">Supplementary Table </w:t>
      </w:r>
      <w:r w:rsidR="0022116F">
        <w:rPr>
          <w:rFonts w:ascii="Times New Roman" w:hAnsi="Times New Roman" w:cs="Times New Roman"/>
          <w:sz w:val="24"/>
          <w:szCs w:val="24"/>
        </w:rPr>
        <w:t>3</w:t>
      </w:r>
      <w:r w:rsidRPr="00E02C05">
        <w:rPr>
          <w:rFonts w:ascii="Times New Roman" w:hAnsi="Times New Roman" w:cs="Times New Roman"/>
          <w:sz w:val="24"/>
          <w:szCs w:val="24"/>
        </w:rPr>
        <w:t>. Genotypes significantly associated with time-to-metastasis identified in the univariable analysis using the mixture cure model</w:t>
      </w:r>
    </w:p>
    <w:p w14:paraId="75932D4C" w14:textId="40CB55AB" w:rsidR="007F3846" w:rsidRPr="00E02C05" w:rsidRDefault="007F3846" w:rsidP="007F3846">
      <w:pPr>
        <w:rPr>
          <w:rFonts w:ascii="Times New Roman" w:hAnsi="Times New Roman" w:cs="Times New Roman"/>
          <w:sz w:val="24"/>
          <w:szCs w:val="24"/>
        </w:rPr>
      </w:pPr>
      <w:r w:rsidRPr="00E02C05">
        <w:rPr>
          <w:rFonts w:ascii="Times New Roman" w:hAnsi="Times New Roman" w:cs="Times New Roman"/>
          <w:sz w:val="24"/>
          <w:szCs w:val="24"/>
        </w:rPr>
        <w:t xml:space="preserve">Supplementary Figure </w:t>
      </w:r>
      <w:r w:rsidR="004C79CF">
        <w:rPr>
          <w:rFonts w:ascii="Times New Roman" w:hAnsi="Times New Roman" w:cs="Times New Roman"/>
          <w:sz w:val="24"/>
          <w:szCs w:val="24"/>
        </w:rPr>
        <w:t>1</w:t>
      </w:r>
      <w:r w:rsidRPr="00E02C05">
        <w:rPr>
          <w:rFonts w:ascii="Times New Roman" w:hAnsi="Times New Roman" w:cs="Times New Roman"/>
          <w:sz w:val="24"/>
          <w:szCs w:val="24"/>
        </w:rPr>
        <w:t>. Conditional survival functions for the nine SNPs identified in the univariable analysis using the mixture cure model</w:t>
      </w:r>
    </w:p>
    <w:p w14:paraId="2A3DAB5B" w14:textId="6143D470" w:rsidR="007F3846" w:rsidRPr="00E02C05" w:rsidRDefault="007F3846" w:rsidP="007F384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upplementary </w:t>
      </w:r>
      <w:r w:rsidRPr="003152C3">
        <w:rPr>
          <w:rFonts w:ascii="Times New Roman" w:hAnsi="Times New Roman" w:cs="Times New Roman"/>
          <w:sz w:val="24"/>
          <w:szCs w:val="24"/>
        </w:rPr>
        <w:t>Table</w:t>
      </w:r>
      <w:r w:rsidR="00744738">
        <w:rPr>
          <w:rFonts w:ascii="Times New Roman" w:hAnsi="Times New Roman" w:cs="Times New Roman"/>
          <w:sz w:val="24"/>
          <w:szCs w:val="24"/>
        </w:rPr>
        <w:t xml:space="preserve"> </w:t>
      </w:r>
      <w:r w:rsidR="0022116F">
        <w:rPr>
          <w:rFonts w:ascii="Times New Roman" w:hAnsi="Times New Roman" w:cs="Times New Roman"/>
          <w:sz w:val="24"/>
          <w:szCs w:val="24"/>
        </w:rPr>
        <w:t>4</w:t>
      </w:r>
      <w:r w:rsidRPr="003152C3">
        <w:rPr>
          <w:rFonts w:ascii="Times New Roman" w:hAnsi="Times New Roman" w:cs="Times New Roman"/>
          <w:sz w:val="24"/>
          <w:szCs w:val="24"/>
        </w:rPr>
        <w:t xml:space="preserve">. </w:t>
      </w:r>
      <w:r w:rsidRPr="00E02C05">
        <w:rPr>
          <w:rFonts w:ascii="Times New Roman" w:hAnsi="Times New Roman" w:cs="Times New Roman"/>
          <w:sz w:val="24"/>
          <w:szCs w:val="24"/>
        </w:rPr>
        <w:t>Results for all significan</w:t>
      </w:r>
      <w:r w:rsidR="00166E95">
        <w:rPr>
          <w:rFonts w:ascii="Times New Roman" w:hAnsi="Times New Roman" w:cs="Times New Roman"/>
          <w:sz w:val="24"/>
          <w:szCs w:val="24"/>
        </w:rPr>
        <w:t>t SNPs in the univariable Cox proportional hazards</w:t>
      </w:r>
      <w:r w:rsidRPr="00E02C05">
        <w:rPr>
          <w:rFonts w:ascii="Times New Roman" w:hAnsi="Times New Roman" w:cs="Times New Roman"/>
          <w:sz w:val="24"/>
          <w:szCs w:val="24"/>
        </w:rPr>
        <w:t xml:space="preserve"> analysis and subsequent multivariable results</w:t>
      </w:r>
    </w:p>
    <w:p w14:paraId="1AE38785" w14:textId="52E66F93" w:rsidR="007F3846" w:rsidRDefault="007F3846" w:rsidP="007F384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upplementary Table </w:t>
      </w:r>
      <w:r w:rsidR="0022116F">
        <w:rPr>
          <w:rFonts w:ascii="Times New Roman" w:hAnsi="Times New Roman" w:cs="Times New Roman"/>
          <w:sz w:val="24"/>
          <w:szCs w:val="24"/>
        </w:rPr>
        <w:t>5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3152C3">
        <w:rPr>
          <w:rFonts w:ascii="Times New Roman" w:hAnsi="Times New Roman" w:cs="Times New Roman"/>
          <w:sz w:val="24"/>
          <w:szCs w:val="24"/>
        </w:rPr>
        <w:t>Most significant associations with the</w:t>
      </w:r>
      <w:r w:rsidR="004740FC">
        <w:rPr>
          <w:rFonts w:ascii="Times New Roman" w:hAnsi="Times New Roman" w:cs="Times New Roman"/>
          <w:sz w:val="24"/>
          <w:szCs w:val="24"/>
        </w:rPr>
        <w:t xml:space="preserve"> long-term</w:t>
      </w:r>
      <w:r w:rsidRPr="003152C3">
        <w:rPr>
          <w:rFonts w:ascii="Times New Roman" w:hAnsi="Times New Roman" w:cs="Times New Roman"/>
          <w:sz w:val="24"/>
          <w:szCs w:val="24"/>
        </w:rPr>
        <w:t xml:space="preserve"> risk of metastasis estimated in the univariable mixture cure model</w:t>
      </w:r>
    </w:p>
    <w:p w14:paraId="21140316" w14:textId="610EC34D" w:rsidR="00B208CC" w:rsidRDefault="00B208CC" w:rsidP="007F384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upplementary </w:t>
      </w:r>
      <w:r w:rsidRPr="00E02C05">
        <w:rPr>
          <w:rFonts w:ascii="Times New Roman" w:hAnsi="Times New Roman" w:cs="Times New Roman"/>
          <w:sz w:val="24"/>
          <w:szCs w:val="24"/>
        </w:rPr>
        <w:t xml:space="preserve">Figure </w:t>
      </w:r>
      <w:r>
        <w:rPr>
          <w:rFonts w:ascii="Times New Roman" w:hAnsi="Times New Roman" w:cs="Times New Roman"/>
          <w:sz w:val="24"/>
          <w:szCs w:val="24"/>
        </w:rPr>
        <w:t>2</w:t>
      </w:r>
      <w:r w:rsidRPr="00E02C05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Kaplan-Meier s</w:t>
      </w:r>
      <w:r w:rsidRPr="00E02C05">
        <w:rPr>
          <w:rFonts w:ascii="Times New Roman" w:hAnsi="Times New Roman" w:cs="Times New Roman"/>
          <w:sz w:val="24"/>
          <w:szCs w:val="24"/>
        </w:rPr>
        <w:t xml:space="preserve">urvival </w:t>
      </w:r>
      <w:r>
        <w:rPr>
          <w:rFonts w:ascii="Times New Roman" w:hAnsi="Times New Roman" w:cs="Times New Roman"/>
          <w:sz w:val="24"/>
          <w:szCs w:val="24"/>
        </w:rPr>
        <w:t>function estimate</w:t>
      </w:r>
      <w:r w:rsidRPr="00E02C05">
        <w:rPr>
          <w:rFonts w:ascii="Times New Roman" w:hAnsi="Times New Roman" w:cs="Times New Roman"/>
          <w:sz w:val="24"/>
          <w:szCs w:val="24"/>
        </w:rPr>
        <w:t xml:space="preserve">s for SNPs with the strongest association to </w:t>
      </w:r>
      <w:r>
        <w:rPr>
          <w:rFonts w:ascii="Times New Roman" w:hAnsi="Times New Roman" w:cs="Times New Roman"/>
          <w:sz w:val="24"/>
          <w:szCs w:val="24"/>
        </w:rPr>
        <w:t xml:space="preserve">long-term </w:t>
      </w:r>
      <w:r w:rsidRPr="00E02C05">
        <w:rPr>
          <w:rFonts w:ascii="Times New Roman" w:hAnsi="Times New Roman" w:cs="Times New Roman"/>
          <w:sz w:val="24"/>
          <w:szCs w:val="24"/>
        </w:rPr>
        <w:t>risk of metastasis in the mixture cure model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3E7BFF0" w14:textId="564913DE" w:rsidR="007F3846" w:rsidRDefault="007F3846" w:rsidP="007F3846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upplementary </w:t>
      </w:r>
      <w:r w:rsidRPr="00E02C05">
        <w:rPr>
          <w:rFonts w:ascii="Times New Roman" w:hAnsi="Times New Roman" w:cs="Times New Roman"/>
          <w:sz w:val="24"/>
          <w:szCs w:val="24"/>
        </w:rPr>
        <w:t xml:space="preserve">Figure </w:t>
      </w:r>
      <w:r w:rsidR="006457D8">
        <w:rPr>
          <w:rFonts w:ascii="Times New Roman" w:hAnsi="Times New Roman" w:cs="Times New Roman"/>
          <w:sz w:val="24"/>
          <w:szCs w:val="24"/>
        </w:rPr>
        <w:t>3</w:t>
      </w:r>
      <w:r w:rsidRPr="00E02C05">
        <w:rPr>
          <w:rFonts w:ascii="Times New Roman" w:hAnsi="Times New Roman" w:cs="Times New Roman"/>
          <w:sz w:val="24"/>
          <w:szCs w:val="24"/>
        </w:rPr>
        <w:t xml:space="preserve">. Known and hypothesized </w:t>
      </w:r>
      <w:r>
        <w:rPr>
          <w:rFonts w:ascii="Times New Roman" w:hAnsi="Times New Roman" w:cs="Times New Roman"/>
          <w:sz w:val="24"/>
          <w:szCs w:val="24"/>
        </w:rPr>
        <w:t xml:space="preserve">links </w:t>
      </w:r>
      <w:r w:rsidRPr="00E02C05">
        <w:rPr>
          <w:rFonts w:ascii="Times New Roman" w:hAnsi="Times New Roman" w:cs="Times New Roman"/>
          <w:sz w:val="24"/>
          <w:szCs w:val="24"/>
        </w:rPr>
        <w:t>between the intergenic SNPs, nearby genes, and the risk of metastasis</w:t>
      </w:r>
    </w:p>
    <w:p w14:paraId="44B640F8" w14:textId="35BADB8E" w:rsidR="006457D8" w:rsidRPr="003152C3" w:rsidRDefault="00744738" w:rsidP="006457D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upplementary Figure </w:t>
      </w:r>
      <w:r w:rsidR="006457D8">
        <w:rPr>
          <w:rFonts w:ascii="Times New Roman" w:hAnsi="Times New Roman" w:cs="Times New Roman"/>
          <w:sz w:val="24"/>
          <w:szCs w:val="24"/>
        </w:rPr>
        <w:t>4</w:t>
      </w:r>
      <w:r w:rsidR="006457D8" w:rsidRPr="006457D8">
        <w:rPr>
          <w:rFonts w:ascii="Times New Roman" w:hAnsi="Times New Roman" w:cs="Times New Roman"/>
          <w:sz w:val="24"/>
          <w:szCs w:val="24"/>
        </w:rPr>
        <w:t>. Kaplan-Meier survival function estimates for the nine SNPs significantly associated with time-to-metastasis after adjusting for significant baseline characteristics in the Cox proportional hazards regression model</w:t>
      </w:r>
    </w:p>
    <w:p w14:paraId="6DEAE13B" w14:textId="77777777" w:rsidR="00AA1269" w:rsidRDefault="00AA1269" w:rsidP="007F3846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1CBB4B1B" w14:textId="77777777" w:rsidR="00DA20F5" w:rsidRPr="00903C22" w:rsidRDefault="00DA20F5" w:rsidP="007F3846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903C22">
        <w:rPr>
          <w:rFonts w:ascii="Times New Roman" w:hAnsi="Times New Roman" w:cs="Times New Roman"/>
          <w:b/>
          <w:sz w:val="24"/>
          <w:szCs w:val="24"/>
        </w:rPr>
        <w:t>Supplementary Data References</w:t>
      </w:r>
    </w:p>
    <w:p w14:paraId="583D1A75" w14:textId="77777777" w:rsidR="00DA20F5" w:rsidRDefault="00DA20F5" w:rsidP="007F3846">
      <w:pPr>
        <w:spacing w:line="240" w:lineRule="auto"/>
        <w:rPr>
          <w:rFonts w:ascii="Times New Roman" w:hAnsi="Times New Roman" w:cs="Times New Roman"/>
          <w:noProof/>
          <w:sz w:val="24"/>
          <w:szCs w:val="24"/>
          <w:lang w:eastAsia="en-CA"/>
        </w:rPr>
      </w:pPr>
    </w:p>
    <w:p w14:paraId="3B2CD791" w14:textId="77777777" w:rsidR="003F3E8B" w:rsidRDefault="003F3E8B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4256A014" w14:textId="77777777" w:rsidR="00D03567" w:rsidRDefault="00D03567" w:rsidP="00850BEC">
      <w:pPr>
        <w:spacing w:after="0"/>
        <w:ind w:firstLine="720"/>
        <w:jc w:val="both"/>
        <w:rPr>
          <w:rFonts w:ascii="Times New Roman" w:hAnsi="Times New Roman" w:cs="Times New Roman"/>
          <w:sz w:val="24"/>
          <w:szCs w:val="24"/>
        </w:rPr>
        <w:sectPr w:rsidR="00D03567" w:rsidSect="0015169D">
          <w:footerReference w:type="default" r:id="rId9"/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  <w:bookmarkStart w:id="0" w:name="_Hlk509688122"/>
    </w:p>
    <w:bookmarkEnd w:id="0"/>
    <w:p w14:paraId="10480745" w14:textId="77777777" w:rsidR="005961C8" w:rsidRPr="005961C8" w:rsidRDefault="005961C8">
      <w:pPr>
        <w:rPr>
          <w:rFonts w:ascii="Times New Roman" w:hAnsi="Times New Roman" w:cs="Times New Roman"/>
          <w:b/>
          <w:sz w:val="24"/>
          <w:szCs w:val="24"/>
        </w:rPr>
      </w:pPr>
      <w:r w:rsidRPr="005961C8">
        <w:rPr>
          <w:rFonts w:ascii="Times New Roman" w:hAnsi="Times New Roman" w:cs="Times New Roman"/>
          <w:b/>
          <w:sz w:val="24"/>
          <w:szCs w:val="24"/>
        </w:rPr>
        <w:lastRenderedPageBreak/>
        <w:t>Supplementary Tables and Figures</w:t>
      </w:r>
    </w:p>
    <w:p w14:paraId="364B9A0A" w14:textId="71091DC3" w:rsidR="00CD2FDA" w:rsidRPr="0015169D" w:rsidRDefault="00744738">
      <w:r w:rsidRPr="00744738">
        <w:rPr>
          <w:rFonts w:ascii="Times New Roman" w:hAnsi="Times New Roman" w:cs="Times New Roman"/>
          <w:b/>
          <w:sz w:val="24"/>
          <w:szCs w:val="24"/>
        </w:rPr>
        <w:t xml:space="preserve">Supplementary Table </w:t>
      </w:r>
      <w:r w:rsidR="00CD2FDA" w:rsidRPr="00744738">
        <w:rPr>
          <w:rFonts w:ascii="Times New Roman" w:hAnsi="Times New Roman" w:cs="Times New Roman"/>
          <w:b/>
          <w:sz w:val="24"/>
          <w:szCs w:val="24"/>
        </w:rPr>
        <w:t>1.</w:t>
      </w:r>
      <w:r w:rsidR="00CD2FDA" w:rsidRPr="00E02C05">
        <w:rPr>
          <w:rFonts w:ascii="Times New Roman" w:hAnsi="Times New Roman" w:cs="Times New Roman"/>
          <w:sz w:val="24"/>
          <w:szCs w:val="24"/>
        </w:rPr>
        <w:t xml:space="preserve"> Results from the stepwise variable selection method using multivariable mixture cure model </w:t>
      </w:r>
      <w:r w:rsidR="0022116F">
        <w:rPr>
          <w:rFonts w:ascii="Times New Roman" w:hAnsi="Times New Roman" w:cs="Times New Roman"/>
          <w:sz w:val="24"/>
          <w:szCs w:val="24"/>
        </w:rPr>
        <w:t xml:space="preserve">and Cox </w:t>
      </w:r>
      <w:r w:rsidR="00166E95">
        <w:rPr>
          <w:rFonts w:ascii="Times New Roman" w:hAnsi="Times New Roman" w:cs="Times New Roman"/>
          <w:sz w:val="24"/>
          <w:szCs w:val="24"/>
        </w:rPr>
        <w:t>proportional hazards</w:t>
      </w:r>
      <w:r w:rsidR="00922833">
        <w:rPr>
          <w:rFonts w:ascii="Times New Roman" w:hAnsi="Times New Roman" w:cs="Times New Roman"/>
          <w:sz w:val="24"/>
          <w:szCs w:val="24"/>
        </w:rPr>
        <w:t xml:space="preserve"> </w:t>
      </w:r>
      <w:r w:rsidR="0022116F">
        <w:rPr>
          <w:rFonts w:ascii="Times New Roman" w:hAnsi="Times New Roman" w:cs="Times New Roman"/>
          <w:sz w:val="24"/>
          <w:szCs w:val="24"/>
        </w:rPr>
        <w:t xml:space="preserve">regression model </w:t>
      </w:r>
      <w:r w:rsidR="00CD2FDA" w:rsidRPr="00E02C05">
        <w:rPr>
          <w:rFonts w:ascii="Times New Roman" w:hAnsi="Times New Roman" w:cs="Times New Roman"/>
          <w:sz w:val="24"/>
          <w:szCs w:val="24"/>
        </w:rPr>
        <w:t xml:space="preserve">to determine the final </w:t>
      </w:r>
      <w:r w:rsidR="00673A4D" w:rsidRPr="00E02C05">
        <w:rPr>
          <w:rFonts w:ascii="Times New Roman" w:hAnsi="Times New Roman" w:cs="Times New Roman"/>
          <w:sz w:val="24"/>
          <w:szCs w:val="24"/>
        </w:rPr>
        <w:t>significant</w:t>
      </w:r>
      <w:r w:rsidR="00CD2FDA" w:rsidRPr="00E02C05">
        <w:rPr>
          <w:rFonts w:ascii="Times New Roman" w:hAnsi="Times New Roman" w:cs="Times New Roman"/>
          <w:sz w:val="24"/>
          <w:szCs w:val="24"/>
        </w:rPr>
        <w:t xml:space="preserve"> baseline characteristics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646"/>
        <w:gridCol w:w="4879"/>
        <w:gridCol w:w="716"/>
        <w:gridCol w:w="1420"/>
        <w:gridCol w:w="1070"/>
        <w:gridCol w:w="271"/>
        <w:gridCol w:w="711"/>
        <w:gridCol w:w="1396"/>
        <w:gridCol w:w="1067"/>
      </w:tblGrid>
      <w:tr w:rsidR="0022116F" w:rsidRPr="003F6C57" w14:paraId="30CC7BF6" w14:textId="77777777" w:rsidTr="00D03567">
        <w:trPr>
          <w:trHeight w:val="300"/>
        </w:trPr>
        <w:tc>
          <w:tcPr>
            <w:tcW w:w="711" w:type="pct"/>
            <w:vMerge w:val="restart"/>
            <w:tcBorders>
              <w:left w:val="nil"/>
              <w:right w:val="nil"/>
            </w:tcBorders>
            <w:vAlign w:val="center"/>
          </w:tcPr>
          <w:p w14:paraId="0D613F69" w14:textId="77777777" w:rsidR="0022116F" w:rsidRPr="003F6C57" w:rsidRDefault="0022116F" w:rsidP="00632B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b/>
                <w:color w:val="000000"/>
                <w:lang w:eastAsia="en-CA"/>
              </w:rPr>
              <w:t>Mixture cure model</w:t>
            </w:r>
          </w:p>
        </w:tc>
        <w:tc>
          <w:tcPr>
            <w:tcW w:w="1162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A6773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475" w:type="pct"/>
            <w:gridSpan w:val="3"/>
            <w:vMerge w:val="restart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7DEF8B7A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lang w:eastAsia="en-CA"/>
              </w:rPr>
              <w:t>Logistic</w:t>
            </w:r>
            <w:r w:rsidRPr="003F6C57">
              <w:rPr>
                <w:rFonts w:ascii="Times New Roman" w:hAnsi="Times New Roman" w:cs="Times New Roman"/>
                <w:b/>
                <w:bCs/>
                <w:i/>
                <w:iCs/>
              </w:rPr>
              <w:t xml:space="preserve"> regression</w:t>
            </w:r>
            <w:r w:rsidRPr="003F6C57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lang w:eastAsia="en-CA"/>
              </w:rPr>
              <w:t xml:space="preserve"> model for metastasis probability</w:t>
            </w:r>
          </w:p>
        </w:tc>
        <w:tc>
          <w:tcPr>
            <w:tcW w:w="134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6CC51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518" w:type="pct"/>
            <w:gridSpan w:val="3"/>
            <w:vMerge w:val="restart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0A992927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lang w:eastAsia="en-CA"/>
              </w:rPr>
              <w:t xml:space="preserve">Proportional hazards model for time-to-metastasis </w:t>
            </w:r>
          </w:p>
        </w:tc>
      </w:tr>
      <w:tr w:rsidR="0022116F" w:rsidRPr="003F6C57" w14:paraId="26466FAF" w14:textId="77777777" w:rsidTr="00D03567">
        <w:trPr>
          <w:trHeight w:val="300"/>
        </w:trPr>
        <w:tc>
          <w:tcPr>
            <w:tcW w:w="711" w:type="pct"/>
            <w:vMerge/>
            <w:tcBorders>
              <w:left w:val="nil"/>
              <w:right w:val="nil"/>
            </w:tcBorders>
          </w:tcPr>
          <w:p w14:paraId="2FBC4816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1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644EA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475" w:type="pct"/>
            <w:gridSpan w:val="3"/>
            <w:vMerge/>
            <w:tcBorders>
              <w:left w:val="nil"/>
              <w:right w:val="nil"/>
            </w:tcBorders>
            <w:vAlign w:val="center"/>
            <w:hideMark/>
          </w:tcPr>
          <w:p w14:paraId="082EA572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lang w:eastAsia="en-CA"/>
              </w:rPr>
            </w:pPr>
          </w:p>
        </w:tc>
        <w:tc>
          <w:tcPr>
            <w:tcW w:w="1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DB121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lang w:eastAsia="en-CA"/>
              </w:rPr>
            </w:pPr>
          </w:p>
        </w:tc>
        <w:tc>
          <w:tcPr>
            <w:tcW w:w="1518" w:type="pct"/>
            <w:gridSpan w:val="3"/>
            <w:vMerge/>
            <w:tcBorders>
              <w:left w:val="nil"/>
              <w:right w:val="nil"/>
            </w:tcBorders>
            <w:vAlign w:val="center"/>
            <w:hideMark/>
          </w:tcPr>
          <w:p w14:paraId="56D0E0A1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lang w:eastAsia="en-CA"/>
              </w:rPr>
            </w:pPr>
          </w:p>
        </w:tc>
      </w:tr>
      <w:tr w:rsidR="0022116F" w:rsidRPr="003F6C57" w14:paraId="62B8CB71" w14:textId="77777777" w:rsidTr="00D03567">
        <w:trPr>
          <w:trHeight w:val="300"/>
        </w:trPr>
        <w:tc>
          <w:tcPr>
            <w:tcW w:w="711" w:type="pct"/>
            <w:vMerge/>
            <w:tcBorders>
              <w:left w:val="nil"/>
              <w:right w:val="nil"/>
            </w:tcBorders>
          </w:tcPr>
          <w:p w14:paraId="773760CA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</w:pPr>
          </w:p>
        </w:tc>
        <w:tc>
          <w:tcPr>
            <w:tcW w:w="116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892BE2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  <w:t>Variable (</w:t>
            </w:r>
            <w:r w:rsidRPr="003F6C57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lang w:eastAsia="en-CA"/>
              </w:rPr>
              <w:t>a</w:t>
            </w:r>
            <w:r w:rsidRPr="003F6C57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  <w:t xml:space="preserve"> vs. </w:t>
            </w:r>
            <w:r w:rsidRPr="003F6C57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lang w:eastAsia="en-CA"/>
              </w:rPr>
              <w:t>b</w:t>
            </w:r>
            <w:r w:rsidRPr="003F6C57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  <w:t>)</w:t>
            </w:r>
          </w:p>
        </w:tc>
        <w:tc>
          <w:tcPr>
            <w:tcW w:w="358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653261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  <w:t>OR</w:t>
            </w:r>
          </w:p>
        </w:tc>
        <w:tc>
          <w:tcPr>
            <w:tcW w:w="625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4A6C55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  <w:t>95% CI</w:t>
            </w:r>
          </w:p>
        </w:tc>
        <w:tc>
          <w:tcPr>
            <w:tcW w:w="492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2AE274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  <w:t>p-value</w:t>
            </w:r>
          </w:p>
        </w:tc>
        <w:tc>
          <w:tcPr>
            <w:tcW w:w="13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3E535C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 </w:t>
            </w:r>
          </w:p>
        </w:tc>
        <w:tc>
          <w:tcPr>
            <w:tcW w:w="358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10B461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  <w:t>HR</w:t>
            </w:r>
          </w:p>
        </w:tc>
        <w:tc>
          <w:tcPr>
            <w:tcW w:w="669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4E3C7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  <w:t>95% CI</w:t>
            </w:r>
          </w:p>
        </w:tc>
        <w:tc>
          <w:tcPr>
            <w:tcW w:w="491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030A8E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  <w:t>p-value</w:t>
            </w:r>
          </w:p>
        </w:tc>
      </w:tr>
      <w:tr w:rsidR="0022116F" w:rsidRPr="003F6C57" w14:paraId="59D1B626" w14:textId="77777777" w:rsidTr="00D03567">
        <w:trPr>
          <w:trHeight w:val="300"/>
        </w:trPr>
        <w:tc>
          <w:tcPr>
            <w:tcW w:w="711" w:type="pct"/>
            <w:vMerge/>
            <w:tcBorders>
              <w:left w:val="nil"/>
              <w:right w:val="nil"/>
            </w:tcBorders>
          </w:tcPr>
          <w:p w14:paraId="66619094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162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F4787F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Location (rectum vs. colon)</w:t>
            </w:r>
          </w:p>
        </w:tc>
        <w:tc>
          <w:tcPr>
            <w:tcW w:w="358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BF8E36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9.11</w:t>
            </w:r>
          </w:p>
        </w:tc>
        <w:tc>
          <w:tcPr>
            <w:tcW w:w="625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BF5A93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.05-78.82</w:t>
            </w:r>
          </w:p>
        </w:tc>
        <w:tc>
          <w:tcPr>
            <w:tcW w:w="492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0292A4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0447</w:t>
            </w:r>
          </w:p>
        </w:tc>
        <w:tc>
          <w:tcPr>
            <w:tcW w:w="13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C0843B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358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D9F6D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23</w:t>
            </w:r>
          </w:p>
        </w:tc>
        <w:tc>
          <w:tcPr>
            <w:tcW w:w="669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FA0A30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09-0.58</w:t>
            </w:r>
          </w:p>
        </w:tc>
        <w:tc>
          <w:tcPr>
            <w:tcW w:w="491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65BB5E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0018</w:t>
            </w:r>
          </w:p>
        </w:tc>
      </w:tr>
      <w:tr w:rsidR="0022116F" w:rsidRPr="003F6C57" w14:paraId="7CFB842E" w14:textId="77777777" w:rsidTr="00D03567">
        <w:trPr>
          <w:trHeight w:val="300"/>
        </w:trPr>
        <w:tc>
          <w:tcPr>
            <w:tcW w:w="711" w:type="pct"/>
            <w:vMerge/>
            <w:tcBorders>
              <w:left w:val="nil"/>
              <w:right w:val="nil"/>
            </w:tcBorders>
          </w:tcPr>
          <w:p w14:paraId="5D45C811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162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190A7E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5-FU treatment status (given vs. not given/unknown)</w:t>
            </w:r>
          </w:p>
        </w:tc>
        <w:tc>
          <w:tcPr>
            <w:tcW w:w="358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B46734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7.15</w:t>
            </w:r>
          </w:p>
        </w:tc>
        <w:tc>
          <w:tcPr>
            <w:tcW w:w="625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E81128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.37-37.26</w:t>
            </w:r>
          </w:p>
        </w:tc>
        <w:tc>
          <w:tcPr>
            <w:tcW w:w="492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E6E826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0195</w:t>
            </w:r>
          </w:p>
        </w:tc>
        <w:tc>
          <w:tcPr>
            <w:tcW w:w="13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64D19F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358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CA961A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21</w:t>
            </w:r>
          </w:p>
        </w:tc>
        <w:tc>
          <w:tcPr>
            <w:tcW w:w="669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ED5F61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06-0.69</w:t>
            </w:r>
          </w:p>
        </w:tc>
        <w:tc>
          <w:tcPr>
            <w:tcW w:w="491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70D080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0103</w:t>
            </w:r>
          </w:p>
        </w:tc>
      </w:tr>
      <w:tr w:rsidR="0022116F" w:rsidRPr="003F6C57" w14:paraId="5EA86AFD" w14:textId="77777777" w:rsidTr="00D03567">
        <w:trPr>
          <w:trHeight w:val="300"/>
        </w:trPr>
        <w:tc>
          <w:tcPr>
            <w:tcW w:w="711" w:type="pct"/>
            <w:vMerge/>
            <w:tcBorders>
              <w:left w:val="nil"/>
              <w:right w:val="nil"/>
            </w:tcBorders>
          </w:tcPr>
          <w:p w14:paraId="580AD611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162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C31FAC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Stage II (vs. Stage I)</w:t>
            </w:r>
          </w:p>
        </w:tc>
        <w:tc>
          <w:tcPr>
            <w:tcW w:w="358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A2C6A1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.25</w:t>
            </w:r>
          </w:p>
        </w:tc>
        <w:tc>
          <w:tcPr>
            <w:tcW w:w="625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AACA5B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12-13.47</w:t>
            </w:r>
          </w:p>
        </w:tc>
        <w:tc>
          <w:tcPr>
            <w:tcW w:w="492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21E3EB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8529</w:t>
            </w:r>
          </w:p>
        </w:tc>
        <w:tc>
          <w:tcPr>
            <w:tcW w:w="13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319D90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358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768C6E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3.45</w:t>
            </w:r>
          </w:p>
        </w:tc>
        <w:tc>
          <w:tcPr>
            <w:tcW w:w="669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F6402F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34-35.37</w:t>
            </w:r>
          </w:p>
        </w:tc>
        <w:tc>
          <w:tcPr>
            <w:tcW w:w="491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093E50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2964</w:t>
            </w:r>
          </w:p>
        </w:tc>
      </w:tr>
      <w:tr w:rsidR="0022116F" w:rsidRPr="003F6C57" w14:paraId="4D141E8D" w14:textId="77777777" w:rsidTr="00D03567">
        <w:trPr>
          <w:trHeight w:val="300"/>
        </w:trPr>
        <w:tc>
          <w:tcPr>
            <w:tcW w:w="711" w:type="pct"/>
            <w:vMerge/>
            <w:tcBorders>
              <w:left w:val="nil"/>
              <w:bottom w:val="single" w:sz="4" w:space="0" w:color="auto"/>
              <w:right w:val="nil"/>
            </w:tcBorders>
          </w:tcPr>
          <w:p w14:paraId="7E1D4346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162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AACCB1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Stage III (vs. Stage I)</w:t>
            </w:r>
          </w:p>
        </w:tc>
        <w:tc>
          <w:tcPr>
            <w:tcW w:w="358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7B6A4F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45</w:t>
            </w:r>
          </w:p>
        </w:tc>
        <w:tc>
          <w:tcPr>
            <w:tcW w:w="625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AA2188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02-8.75</w:t>
            </w:r>
          </w:p>
        </w:tc>
        <w:tc>
          <w:tcPr>
            <w:tcW w:w="492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D5272A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5990</w:t>
            </w:r>
          </w:p>
        </w:tc>
        <w:tc>
          <w:tcPr>
            <w:tcW w:w="13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4C380B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 </w:t>
            </w:r>
          </w:p>
        </w:tc>
        <w:tc>
          <w:tcPr>
            <w:tcW w:w="358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0EEA45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4.22</w:t>
            </w:r>
          </w:p>
        </w:tc>
        <w:tc>
          <w:tcPr>
            <w:tcW w:w="669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3E1EAC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.27-159.49</w:t>
            </w:r>
          </w:p>
        </w:tc>
        <w:tc>
          <w:tcPr>
            <w:tcW w:w="491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2BA2DF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0313</w:t>
            </w:r>
          </w:p>
        </w:tc>
      </w:tr>
      <w:tr w:rsidR="0022116F" w:rsidRPr="003F6C57" w14:paraId="43E7D733" w14:textId="77777777" w:rsidTr="00D03567">
        <w:trPr>
          <w:trHeight w:val="300"/>
        </w:trPr>
        <w:tc>
          <w:tcPr>
            <w:tcW w:w="711" w:type="pct"/>
            <w:vMerge w:val="restart"/>
            <w:tcBorders>
              <w:left w:val="nil"/>
              <w:right w:val="nil"/>
            </w:tcBorders>
            <w:vAlign w:val="center"/>
          </w:tcPr>
          <w:p w14:paraId="17E4E363" w14:textId="572DA2F1" w:rsidR="0022116F" w:rsidRPr="003F6C57" w:rsidRDefault="0022116F" w:rsidP="009228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b/>
                <w:color w:val="000000"/>
                <w:lang w:eastAsia="en-CA"/>
              </w:rPr>
              <w:t xml:space="preserve">Cox </w:t>
            </w:r>
            <w:r w:rsidR="00166E95">
              <w:rPr>
                <w:rFonts w:ascii="Times New Roman" w:eastAsia="Times New Roman" w:hAnsi="Times New Roman" w:cs="Times New Roman"/>
                <w:b/>
                <w:color w:val="000000"/>
                <w:lang w:eastAsia="en-CA"/>
              </w:rPr>
              <w:t>proportional hazards</w:t>
            </w:r>
            <w:r w:rsidR="00922833">
              <w:rPr>
                <w:rFonts w:ascii="Times New Roman" w:eastAsia="Times New Roman" w:hAnsi="Times New Roman" w:cs="Times New Roman"/>
                <w:b/>
                <w:color w:val="000000"/>
                <w:lang w:eastAsia="en-CA"/>
              </w:rPr>
              <w:t xml:space="preserve"> </w:t>
            </w:r>
            <w:r w:rsidRPr="003F6C57">
              <w:rPr>
                <w:rFonts w:ascii="Times New Roman" w:eastAsia="Times New Roman" w:hAnsi="Times New Roman" w:cs="Times New Roman"/>
                <w:b/>
                <w:color w:val="000000"/>
                <w:lang w:eastAsia="en-CA"/>
              </w:rPr>
              <w:t>regression model</w:t>
            </w:r>
          </w:p>
        </w:tc>
        <w:tc>
          <w:tcPr>
            <w:tcW w:w="1162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F4107A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</w:pPr>
          </w:p>
        </w:tc>
        <w:tc>
          <w:tcPr>
            <w:tcW w:w="3127" w:type="pct"/>
            <w:gridSpan w:val="7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828E50C" w14:textId="77777777" w:rsidR="0022116F" w:rsidRPr="003F6C57" w:rsidRDefault="0022116F" w:rsidP="009228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lang w:eastAsia="en-CA"/>
              </w:rPr>
              <w:t xml:space="preserve">Cox </w:t>
            </w:r>
            <w:r w:rsidR="00922833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lang w:eastAsia="en-CA"/>
              </w:rPr>
              <w:t xml:space="preserve">PH </w:t>
            </w:r>
            <w:r w:rsidRPr="003F6C57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lang w:eastAsia="en-CA"/>
              </w:rPr>
              <w:t>model for time-to-metastasis</w:t>
            </w:r>
          </w:p>
        </w:tc>
      </w:tr>
      <w:tr w:rsidR="0022116F" w:rsidRPr="003F6C57" w14:paraId="1DCF7C3A" w14:textId="77777777" w:rsidTr="00D03567">
        <w:trPr>
          <w:trHeight w:val="300"/>
        </w:trPr>
        <w:tc>
          <w:tcPr>
            <w:tcW w:w="711" w:type="pct"/>
            <w:vMerge/>
            <w:tcBorders>
              <w:left w:val="nil"/>
              <w:right w:val="nil"/>
            </w:tcBorders>
          </w:tcPr>
          <w:p w14:paraId="30379133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16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ECA2AEA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  <w:t>Variable (</w:t>
            </w:r>
            <w:r w:rsidRPr="003F6C57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lang w:eastAsia="en-CA"/>
              </w:rPr>
              <w:t>a</w:t>
            </w:r>
            <w:r w:rsidRPr="003F6C57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  <w:t xml:space="preserve"> vs. </w:t>
            </w:r>
            <w:r w:rsidRPr="003F6C57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lang w:eastAsia="en-CA"/>
              </w:rPr>
              <w:t>b</w:t>
            </w:r>
            <w:r w:rsidRPr="003F6C57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  <w:t>)</w:t>
            </w:r>
          </w:p>
        </w:tc>
        <w:tc>
          <w:tcPr>
            <w:tcW w:w="983" w:type="pct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CDD479A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  <w:t>HR</w:t>
            </w:r>
          </w:p>
        </w:tc>
        <w:tc>
          <w:tcPr>
            <w:tcW w:w="984" w:type="pct"/>
            <w:gridSpan w:val="3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0108456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  <w:t>95% CI</w:t>
            </w:r>
          </w:p>
        </w:tc>
        <w:tc>
          <w:tcPr>
            <w:tcW w:w="1160" w:type="pct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4B1A338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  <w:t>p-value</w:t>
            </w:r>
          </w:p>
        </w:tc>
      </w:tr>
      <w:tr w:rsidR="0022116F" w:rsidRPr="003F6C57" w14:paraId="2B58183B" w14:textId="77777777" w:rsidTr="00D03567">
        <w:trPr>
          <w:trHeight w:val="300"/>
        </w:trPr>
        <w:tc>
          <w:tcPr>
            <w:tcW w:w="711" w:type="pct"/>
            <w:vMerge/>
            <w:tcBorders>
              <w:left w:val="nil"/>
              <w:right w:val="nil"/>
            </w:tcBorders>
          </w:tcPr>
          <w:p w14:paraId="3BDD9197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162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E272380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5-FU treatment status (given vs. not given/unknown)</w:t>
            </w:r>
          </w:p>
        </w:tc>
        <w:tc>
          <w:tcPr>
            <w:tcW w:w="983" w:type="pct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E89B093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.37</w:t>
            </w:r>
          </w:p>
        </w:tc>
        <w:tc>
          <w:tcPr>
            <w:tcW w:w="984" w:type="pct"/>
            <w:gridSpan w:val="3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347F7C2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64 - 2.91</w:t>
            </w:r>
          </w:p>
        </w:tc>
        <w:tc>
          <w:tcPr>
            <w:tcW w:w="1160" w:type="pct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AF886CB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4078</w:t>
            </w:r>
          </w:p>
        </w:tc>
      </w:tr>
      <w:tr w:rsidR="0022116F" w:rsidRPr="003F6C57" w14:paraId="2E85DD04" w14:textId="77777777" w:rsidTr="00D03567">
        <w:trPr>
          <w:trHeight w:val="300"/>
        </w:trPr>
        <w:tc>
          <w:tcPr>
            <w:tcW w:w="711" w:type="pct"/>
            <w:vMerge/>
            <w:tcBorders>
              <w:left w:val="nil"/>
              <w:right w:val="nil"/>
            </w:tcBorders>
          </w:tcPr>
          <w:p w14:paraId="6DA64B00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162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F98285A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Stage II (vs. Stage I)</w:t>
            </w:r>
          </w:p>
        </w:tc>
        <w:tc>
          <w:tcPr>
            <w:tcW w:w="983" w:type="pct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B50C729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.92</w:t>
            </w:r>
          </w:p>
        </w:tc>
        <w:tc>
          <w:tcPr>
            <w:tcW w:w="984" w:type="pct"/>
            <w:gridSpan w:val="3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4F527CA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71 - 5.17</w:t>
            </w:r>
          </w:p>
        </w:tc>
        <w:tc>
          <w:tcPr>
            <w:tcW w:w="1160" w:type="pct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C045D8D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1986</w:t>
            </w:r>
          </w:p>
        </w:tc>
      </w:tr>
      <w:tr w:rsidR="0022116F" w:rsidRPr="003F6C57" w14:paraId="1C7E213F" w14:textId="77777777" w:rsidTr="00D03567">
        <w:trPr>
          <w:trHeight w:val="300"/>
        </w:trPr>
        <w:tc>
          <w:tcPr>
            <w:tcW w:w="711" w:type="pct"/>
            <w:vMerge/>
            <w:tcBorders>
              <w:left w:val="nil"/>
              <w:right w:val="nil"/>
            </w:tcBorders>
          </w:tcPr>
          <w:p w14:paraId="607CA06B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162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8230B07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Stage III (vs. Stage I)</w:t>
            </w:r>
          </w:p>
        </w:tc>
        <w:tc>
          <w:tcPr>
            <w:tcW w:w="983" w:type="pct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36AE36F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3.10</w:t>
            </w:r>
          </w:p>
        </w:tc>
        <w:tc>
          <w:tcPr>
            <w:tcW w:w="984" w:type="pct"/>
            <w:gridSpan w:val="3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6A3F5A4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.04 - 9.24</w:t>
            </w:r>
          </w:p>
        </w:tc>
        <w:tc>
          <w:tcPr>
            <w:tcW w:w="1160" w:type="pct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B133FAA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bCs/>
                <w:color w:val="000000"/>
                <w:lang w:eastAsia="en-CA"/>
              </w:rPr>
              <w:t>0.0424</w:t>
            </w:r>
          </w:p>
        </w:tc>
      </w:tr>
      <w:tr w:rsidR="0022116F" w:rsidRPr="003F6C57" w14:paraId="43EB80E8" w14:textId="77777777" w:rsidTr="00D03567">
        <w:trPr>
          <w:trHeight w:val="300"/>
        </w:trPr>
        <w:tc>
          <w:tcPr>
            <w:tcW w:w="711" w:type="pct"/>
            <w:vMerge/>
            <w:tcBorders>
              <w:left w:val="nil"/>
              <w:right w:val="nil"/>
            </w:tcBorders>
          </w:tcPr>
          <w:p w14:paraId="2DCE221D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162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7FF7D2A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Location (rectum vs. colon)</w:t>
            </w:r>
          </w:p>
        </w:tc>
        <w:tc>
          <w:tcPr>
            <w:tcW w:w="983" w:type="pct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F718ACC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.76</w:t>
            </w:r>
          </w:p>
        </w:tc>
        <w:tc>
          <w:tcPr>
            <w:tcW w:w="984" w:type="pct"/>
            <w:gridSpan w:val="3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1E6AC72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.06 - 2.92</w:t>
            </w:r>
          </w:p>
        </w:tc>
        <w:tc>
          <w:tcPr>
            <w:tcW w:w="1160" w:type="pct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9726077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bCs/>
                <w:color w:val="000000"/>
                <w:lang w:eastAsia="en-CA"/>
              </w:rPr>
              <w:t>0.0278</w:t>
            </w:r>
          </w:p>
        </w:tc>
      </w:tr>
      <w:tr w:rsidR="0022116F" w:rsidRPr="003F6C57" w14:paraId="001AC3D1" w14:textId="77777777" w:rsidTr="00D03567">
        <w:trPr>
          <w:trHeight w:val="300"/>
        </w:trPr>
        <w:tc>
          <w:tcPr>
            <w:tcW w:w="711" w:type="pct"/>
            <w:vMerge/>
            <w:tcBorders>
              <w:left w:val="nil"/>
              <w:right w:val="nil"/>
            </w:tcBorders>
          </w:tcPr>
          <w:p w14:paraId="3CBD2FA7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162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0D9FEAC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i/>
                <w:color w:val="000000"/>
                <w:lang w:eastAsia="en-CA"/>
              </w:rPr>
              <w:t xml:space="preserve">BRAF </w:t>
            </w: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V600E mutation (present vs. absent)</w:t>
            </w:r>
          </w:p>
        </w:tc>
        <w:tc>
          <w:tcPr>
            <w:tcW w:w="983" w:type="pct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60BE0A2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2.83</w:t>
            </w:r>
          </w:p>
        </w:tc>
        <w:tc>
          <w:tcPr>
            <w:tcW w:w="984" w:type="pct"/>
            <w:gridSpan w:val="3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0B559A8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.30 - 6.16</w:t>
            </w:r>
          </w:p>
        </w:tc>
        <w:tc>
          <w:tcPr>
            <w:tcW w:w="1160" w:type="pct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83D3B5B" w14:textId="77777777" w:rsidR="0022116F" w:rsidRPr="003F6C57" w:rsidRDefault="0022116F" w:rsidP="00632B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3F6C57">
              <w:rPr>
                <w:rFonts w:ascii="Times New Roman" w:eastAsia="Times New Roman" w:hAnsi="Times New Roman" w:cs="Times New Roman"/>
                <w:bCs/>
                <w:color w:val="000000"/>
                <w:lang w:eastAsia="en-CA"/>
              </w:rPr>
              <w:t>0.0085</w:t>
            </w:r>
          </w:p>
        </w:tc>
      </w:tr>
    </w:tbl>
    <w:p w14:paraId="1DD6CD6B" w14:textId="77777777" w:rsidR="009B1254" w:rsidRDefault="009B1254" w:rsidP="00CD2FDA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549346F5" w14:textId="77777777" w:rsidR="00CD2FDA" w:rsidRPr="00E02C05" w:rsidRDefault="00CD2FDA" w:rsidP="00CD2FD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E02C05">
        <w:rPr>
          <w:rFonts w:ascii="Times New Roman" w:hAnsi="Times New Roman" w:cs="Times New Roman"/>
          <w:sz w:val="24"/>
          <w:szCs w:val="24"/>
        </w:rPr>
        <w:t>OR: odds ratio for metastasis (i</w:t>
      </w:r>
      <w:r w:rsidR="009A7A9F" w:rsidRPr="00E02C05">
        <w:rPr>
          <w:rFonts w:ascii="Times New Roman" w:hAnsi="Times New Roman" w:cs="Times New Roman"/>
          <w:sz w:val="24"/>
          <w:szCs w:val="24"/>
        </w:rPr>
        <w:t>.</w:t>
      </w:r>
      <w:r w:rsidRPr="00E02C05">
        <w:rPr>
          <w:rFonts w:ascii="Times New Roman" w:hAnsi="Times New Roman" w:cs="Times New Roman"/>
          <w:sz w:val="24"/>
          <w:szCs w:val="24"/>
        </w:rPr>
        <w:t xml:space="preserve">e. probability of being in </w:t>
      </w:r>
      <w:r w:rsidR="005726BC" w:rsidRPr="00E02C05">
        <w:rPr>
          <w:rFonts w:ascii="Times New Roman" w:hAnsi="Times New Roman" w:cs="Times New Roman"/>
          <w:sz w:val="24"/>
          <w:szCs w:val="24"/>
        </w:rPr>
        <w:t xml:space="preserve">the </w:t>
      </w:r>
      <w:r w:rsidRPr="00E02C05">
        <w:rPr>
          <w:rFonts w:ascii="Times New Roman" w:hAnsi="Times New Roman" w:cs="Times New Roman"/>
          <w:sz w:val="24"/>
          <w:szCs w:val="24"/>
        </w:rPr>
        <w:t xml:space="preserve">susceptible group). OR compares metastasis proportion in subgroup </w:t>
      </w:r>
      <w:r w:rsidRPr="00E02C05">
        <w:rPr>
          <w:rFonts w:ascii="Times New Roman" w:hAnsi="Times New Roman" w:cs="Times New Roman"/>
          <w:i/>
          <w:sz w:val="24"/>
          <w:szCs w:val="24"/>
        </w:rPr>
        <w:t>a</w:t>
      </w:r>
      <w:r w:rsidR="00E24BE5">
        <w:rPr>
          <w:rFonts w:ascii="Times New Roman" w:hAnsi="Times New Roman" w:cs="Times New Roman"/>
          <w:sz w:val="24"/>
          <w:szCs w:val="24"/>
        </w:rPr>
        <w:t xml:space="preserve"> </w:t>
      </w:r>
      <w:r w:rsidRPr="00E02C05">
        <w:rPr>
          <w:rFonts w:ascii="Times New Roman" w:hAnsi="Times New Roman" w:cs="Times New Roman"/>
          <w:sz w:val="24"/>
          <w:szCs w:val="24"/>
        </w:rPr>
        <w:t xml:space="preserve">with that in subgroup </w:t>
      </w:r>
      <w:r w:rsidRPr="00E02C05">
        <w:rPr>
          <w:rFonts w:ascii="Times New Roman" w:hAnsi="Times New Roman" w:cs="Times New Roman"/>
          <w:i/>
          <w:sz w:val="24"/>
          <w:szCs w:val="24"/>
        </w:rPr>
        <w:t>b</w:t>
      </w:r>
      <w:r w:rsidRPr="00E02C05">
        <w:rPr>
          <w:rFonts w:ascii="Times New Roman" w:hAnsi="Times New Roman" w:cs="Times New Roman"/>
          <w:sz w:val="24"/>
          <w:szCs w:val="24"/>
        </w:rPr>
        <w:t xml:space="preserve">. HR: hazard ratio for time to metastasis among </w:t>
      </w:r>
      <w:r w:rsidR="001E2694" w:rsidRPr="00E02C05">
        <w:rPr>
          <w:rFonts w:ascii="Times New Roman" w:hAnsi="Times New Roman" w:cs="Times New Roman"/>
          <w:sz w:val="24"/>
          <w:szCs w:val="24"/>
        </w:rPr>
        <w:t>susceptible patients</w:t>
      </w:r>
      <w:r w:rsidRPr="00E02C05">
        <w:rPr>
          <w:rFonts w:ascii="Times New Roman" w:hAnsi="Times New Roman" w:cs="Times New Roman"/>
          <w:sz w:val="24"/>
          <w:szCs w:val="24"/>
        </w:rPr>
        <w:t xml:space="preserve">. HR compares metastasis rate in subgroup </w:t>
      </w:r>
      <w:r w:rsidRPr="00E02C05">
        <w:rPr>
          <w:rFonts w:ascii="Times New Roman" w:hAnsi="Times New Roman" w:cs="Times New Roman"/>
          <w:i/>
          <w:sz w:val="24"/>
          <w:szCs w:val="24"/>
        </w:rPr>
        <w:t>a</w:t>
      </w:r>
      <w:r w:rsidRPr="00E02C05">
        <w:rPr>
          <w:rFonts w:ascii="Times New Roman" w:hAnsi="Times New Roman" w:cs="Times New Roman"/>
          <w:sz w:val="24"/>
          <w:szCs w:val="24"/>
        </w:rPr>
        <w:t xml:space="preserve"> with that in subgroup </w:t>
      </w:r>
      <w:r w:rsidRPr="00E02C05">
        <w:rPr>
          <w:rFonts w:ascii="Times New Roman" w:hAnsi="Times New Roman" w:cs="Times New Roman"/>
          <w:i/>
          <w:sz w:val="24"/>
          <w:szCs w:val="24"/>
        </w:rPr>
        <w:t xml:space="preserve">b </w:t>
      </w:r>
      <w:r w:rsidRPr="00E02C05">
        <w:rPr>
          <w:rFonts w:ascii="Times New Roman" w:hAnsi="Times New Roman" w:cs="Times New Roman"/>
          <w:sz w:val="24"/>
          <w:szCs w:val="24"/>
        </w:rPr>
        <w:t>among those who are susceptible to metastasis.</w:t>
      </w:r>
      <w:r w:rsidR="000B40AA" w:rsidRPr="00E02C05">
        <w:rPr>
          <w:rFonts w:ascii="Times New Roman" w:hAnsi="Times New Roman" w:cs="Times New Roman"/>
          <w:sz w:val="24"/>
          <w:szCs w:val="24"/>
        </w:rPr>
        <w:t xml:space="preserve"> </w:t>
      </w:r>
      <w:r w:rsidRPr="00E02C05">
        <w:rPr>
          <w:rFonts w:ascii="Times New Roman" w:hAnsi="Times New Roman" w:cs="Times New Roman"/>
          <w:sz w:val="24"/>
          <w:szCs w:val="24"/>
        </w:rPr>
        <w:t>CI: confidence interval; 5-FU: 5-fluorouracil</w:t>
      </w:r>
      <w:r w:rsidR="00BC14D4">
        <w:rPr>
          <w:rFonts w:ascii="Times New Roman" w:hAnsi="Times New Roman" w:cs="Times New Roman"/>
          <w:sz w:val="24"/>
          <w:szCs w:val="24"/>
        </w:rPr>
        <w:t>.</w:t>
      </w:r>
    </w:p>
    <w:p w14:paraId="3115F900" w14:textId="77777777" w:rsidR="005726BC" w:rsidRPr="00E02C05" w:rsidRDefault="005726BC" w:rsidP="00CD2FDA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32FE403B" w14:textId="77777777" w:rsidR="00D03567" w:rsidRDefault="001E2694">
      <w:pPr>
        <w:rPr>
          <w:rFonts w:ascii="Times New Roman" w:hAnsi="Times New Roman" w:cs="Times New Roman"/>
          <w:sz w:val="24"/>
          <w:szCs w:val="24"/>
        </w:rPr>
        <w:sectPr w:rsidR="00D03567" w:rsidSect="00D03567">
          <w:pgSz w:w="15840" w:h="12240" w:orient="landscape"/>
          <w:pgMar w:top="1440" w:right="1440" w:bottom="1440" w:left="1440" w:header="708" w:footer="708" w:gutter="0"/>
          <w:cols w:space="708"/>
          <w:docGrid w:linePitch="360"/>
        </w:sectPr>
      </w:pPr>
      <w:r w:rsidRPr="00E02C05">
        <w:rPr>
          <w:rFonts w:ascii="Times New Roman" w:hAnsi="Times New Roman" w:cs="Times New Roman"/>
          <w:sz w:val="24"/>
          <w:szCs w:val="24"/>
        </w:rPr>
        <w:br w:type="page"/>
      </w:r>
    </w:p>
    <w:p w14:paraId="5EF2D8FF" w14:textId="660FD004" w:rsidR="00CD2FDA" w:rsidRPr="00E02C05" w:rsidRDefault="00CD2FDA" w:rsidP="00632B13">
      <w:pPr>
        <w:rPr>
          <w:rFonts w:ascii="Times New Roman" w:hAnsi="Times New Roman" w:cs="Times New Roman"/>
          <w:sz w:val="24"/>
          <w:szCs w:val="24"/>
        </w:rPr>
      </w:pPr>
      <w:r w:rsidRPr="00744738"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ry Table </w:t>
      </w:r>
      <w:r w:rsidR="0022116F" w:rsidRPr="00744738">
        <w:rPr>
          <w:rFonts w:ascii="Times New Roman" w:hAnsi="Times New Roman" w:cs="Times New Roman"/>
          <w:b/>
          <w:sz w:val="24"/>
          <w:szCs w:val="24"/>
        </w:rPr>
        <w:t>2</w:t>
      </w:r>
      <w:r w:rsidRPr="00744738">
        <w:rPr>
          <w:rFonts w:ascii="Times New Roman" w:hAnsi="Times New Roman" w:cs="Times New Roman"/>
          <w:b/>
          <w:sz w:val="24"/>
          <w:szCs w:val="24"/>
        </w:rPr>
        <w:t>.</w:t>
      </w:r>
      <w:r w:rsidRPr="00E02C05">
        <w:rPr>
          <w:rFonts w:ascii="Times New Roman" w:hAnsi="Times New Roman" w:cs="Times New Roman"/>
          <w:sz w:val="24"/>
          <w:szCs w:val="24"/>
        </w:rPr>
        <w:t xml:space="preserve"> Demographic and clinicopathologic characteristics of the patient cohort and </w:t>
      </w:r>
      <w:r w:rsidR="00C80F65" w:rsidRPr="00E02C05">
        <w:rPr>
          <w:rFonts w:ascii="Times New Roman" w:hAnsi="Times New Roman" w:cs="Times New Roman"/>
          <w:sz w:val="24"/>
          <w:szCs w:val="24"/>
        </w:rPr>
        <w:t>*</w:t>
      </w:r>
      <w:r w:rsidRPr="00E02C05">
        <w:rPr>
          <w:rFonts w:ascii="Times New Roman" w:hAnsi="Times New Roman" w:cs="Times New Roman"/>
          <w:sz w:val="24"/>
          <w:szCs w:val="24"/>
        </w:rPr>
        <w:t>larger NFCCR cohort</w:t>
      </w:r>
    </w:p>
    <w:tbl>
      <w:tblPr>
        <w:tblW w:w="9371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1291"/>
        <w:gridCol w:w="1843"/>
        <w:gridCol w:w="1843"/>
        <w:gridCol w:w="1275"/>
        <w:gridCol w:w="1843"/>
        <w:gridCol w:w="1276"/>
      </w:tblGrid>
      <w:tr w:rsidR="00D84C6F" w:rsidRPr="00E02C05" w14:paraId="30B325E9" w14:textId="77777777" w:rsidTr="00D03567">
        <w:trPr>
          <w:trHeight w:val="900"/>
        </w:trPr>
        <w:tc>
          <w:tcPr>
            <w:tcW w:w="3134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B8601" w14:textId="77777777" w:rsidR="00632B13" w:rsidRPr="00E02C05" w:rsidRDefault="00632B13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  <w:t>Variable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ED0A643" w14:textId="77777777" w:rsidR="00632B13" w:rsidRPr="00E02C05" w:rsidRDefault="00632B13" w:rsidP="007E0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  <w:t>Number of Patients in NFCCR Cohort (n=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  <w:t>493</w:t>
            </w:r>
            <w:r w:rsidRPr="00E02C05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  <w:t>)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  <w:t>*</w:t>
            </w:r>
            <w:r w:rsidRPr="00E02C05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  <w:t xml:space="preserve"> 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872045" w14:textId="77777777" w:rsidR="00632B13" w:rsidRPr="00E02C05" w:rsidRDefault="00632B13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  <w:t>% Total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BEDDF4A" w14:textId="77777777" w:rsidR="00632B13" w:rsidRPr="00E02C05" w:rsidRDefault="00632B13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  <w:t>Number of Patients in Sample Cohort (n=379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9C0D32" w14:textId="77777777" w:rsidR="00632B13" w:rsidRPr="00E02C05" w:rsidRDefault="00632B13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  <w:t>% Total</w:t>
            </w:r>
          </w:p>
        </w:tc>
      </w:tr>
      <w:tr w:rsidR="00D84C6F" w:rsidRPr="00E02C05" w14:paraId="12755709" w14:textId="77777777" w:rsidTr="00D03567">
        <w:trPr>
          <w:trHeight w:val="300"/>
        </w:trPr>
        <w:tc>
          <w:tcPr>
            <w:tcW w:w="1291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3C220F4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Sex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770B28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Female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F3C131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181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474F76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36.7%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C059D4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39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42EC70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36.7%</w:t>
            </w:r>
          </w:p>
        </w:tc>
      </w:tr>
      <w:tr w:rsidR="00D84C6F" w:rsidRPr="00E02C05" w14:paraId="261D0B2C" w14:textId="77777777" w:rsidTr="00D84C6F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A98BFA6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FD12CF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Male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7C737F6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312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0BAAB04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63.3%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3F7957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24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1EE3FB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63.3%</w:t>
            </w:r>
          </w:p>
        </w:tc>
      </w:tr>
      <w:tr w:rsidR="00D84C6F" w:rsidRPr="00E02C05" w14:paraId="6F9550FC" w14:textId="77777777" w:rsidTr="00D84C6F">
        <w:trPr>
          <w:trHeight w:val="300"/>
        </w:trPr>
        <w:tc>
          <w:tcPr>
            <w:tcW w:w="1291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3425B8B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Age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BEC50D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≤6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9A7098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19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DE4E23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38.7%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68632A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5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B122EA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41.4%</w:t>
            </w:r>
          </w:p>
        </w:tc>
      </w:tr>
      <w:tr w:rsidR="00D84C6F" w:rsidRPr="00E02C05" w14:paraId="3ED937D3" w14:textId="77777777" w:rsidTr="00D84C6F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E50B58D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51D28B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60-7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06DCB0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207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4D1CA2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42.0%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5064BD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5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35AA75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40.6%</w:t>
            </w:r>
          </w:p>
        </w:tc>
      </w:tr>
      <w:tr w:rsidR="00D84C6F" w:rsidRPr="00E02C05" w14:paraId="7EF7C7C9" w14:textId="77777777" w:rsidTr="00D84C6F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E3F7418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557969" w14:textId="77777777" w:rsidR="007E0F02" w:rsidRPr="007E0F02" w:rsidRDefault="00F2527F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&gt;7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11F8FEF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95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2E16EB0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19.3%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600585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6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C07FE9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7.9%</w:t>
            </w:r>
          </w:p>
        </w:tc>
      </w:tr>
      <w:tr w:rsidR="00D84C6F" w:rsidRPr="00E02C05" w14:paraId="18057577" w14:textId="77777777" w:rsidTr="00D84C6F">
        <w:trPr>
          <w:trHeight w:val="300"/>
        </w:trPr>
        <w:tc>
          <w:tcPr>
            <w:tcW w:w="1291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2B8686D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Familial risk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8AE18E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Low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FBFB20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248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DDD2D1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50.3%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ED6DC0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9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981FB6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51.7%</w:t>
            </w:r>
          </w:p>
        </w:tc>
      </w:tr>
      <w:tr w:rsidR="00D84C6F" w:rsidRPr="00E02C05" w14:paraId="1F8ABE83" w14:textId="77777777" w:rsidTr="00D84C6F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47822BC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D94B3B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Intermediate/high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27F478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23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DA77DD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46.9%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350BB6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8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F2852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48.3%</w:t>
            </w:r>
          </w:p>
        </w:tc>
      </w:tr>
      <w:tr w:rsidR="00D84C6F" w:rsidRPr="00E02C05" w14:paraId="3835293C" w14:textId="77777777" w:rsidTr="00D84C6F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8BB7092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DA67BB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Unknown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ACA50D8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14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E8C3521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2.8%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DEF17B" w14:textId="77777777" w:rsidR="007E0F02" w:rsidRPr="007E0F02" w:rsidRDefault="00C025B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E2C1E5" w14:textId="77777777" w:rsidR="007E0F02" w:rsidRPr="007E0F02" w:rsidRDefault="00C025B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%</w:t>
            </w:r>
          </w:p>
        </w:tc>
      </w:tr>
      <w:tr w:rsidR="00D84C6F" w:rsidRPr="00E02C05" w14:paraId="34D166F7" w14:textId="77777777" w:rsidTr="00D84C6F">
        <w:trPr>
          <w:trHeight w:val="300"/>
        </w:trPr>
        <w:tc>
          <w:tcPr>
            <w:tcW w:w="1291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A7BC1BB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 xml:space="preserve">5-FU based treatment 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C40218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5-FU treated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91206C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268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959093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54.4%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D819DE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21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65288D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56.5%</w:t>
            </w:r>
          </w:p>
        </w:tc>
      </w:tr>
      <w:tr w:rsidR="00D84C6F" w:rsidRPr="00E02C05" w14:paraId="7A9B8F8D" w14:textId="77777777" w:rsidTr="00D84C6F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067DEFB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E22771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other/no chemo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0FCEDF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216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804363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43.8%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A608E7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5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B05AE4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42.0%</w:t>
            </w:r>
          </w:p>
        </w:tc>
      </w:tr>
      <w:tr w:rsidR="00D84C6F" w:rsidRPr="00E02C05" w14:paraId="209E5493" w14:textId="77777777" w:rsidTr="00D84C6F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CDF134D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F44D35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Unknown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B42DB19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EDC16B1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1.8%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5F3827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F9FE51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.6%</w:t>
            </w:r>
          </w:p>
        </w:tc>
      </w:tr>
      <w:tr w:rsidR="00D84C6F" w:rsidRPr="00E02C05" w14:paraId="1ED2B739" w14:textId="77777777" w:rsidTr="00D84C6F">
        <w:trPr>
          <w:trHeight w:val="300"/>
        </w:trPr>
        <w:tc>
          <w:tcPr>
            <w:tcW w:w="1291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51F5B7F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 xml:space="preserve"> Stage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061E02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I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BA0AC5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9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3BEB73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18.7%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C48A59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8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FC3D91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21.4%</w:t>
            </w:r>
          </w:p>
        </w:tc>
      </w:tr>
      <w:tr w:rsidR="00D84C6F" w:rsidRPr="00E02C05" w14:paraId="2E90B7B2" w14:textId="77777777" w:rsidTr="00D84C6F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4CBCD7E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970EB2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II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1BBE25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20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5A7878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40.8%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CC6411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5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27BD2A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41.7%</w:t>
            </w:r>
          </w:p>
        </w:tc>
      </w:tr>
      <w:tr w:rsidR="00D84C6F" w:rsidRPr="00E02C05" w14:paraId="3637C379" w14:textId="77777777" w:rsidTr="00D84C6F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0E3ED6D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182632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III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07E1D77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200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13D203E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40.6%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0AC556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4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4153C8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36.9%</w:t>
            </w:r>
          </w:p>
        </w:tc>
      </w:tr>
      <w:tr w:rsidR="00D84C6F" w:rsidRPr="00E02C05" w14:paraId="1E6CA40D" w14:textId="77777777" w:rsidTr="00D84C6F">
        <w:trPr>
          <w:trHeight w:val="300"/>
        </w:trPr>
        <w:tc>
          <w:tcPr>
            <w:tcW w:w="1291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1452CC0E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Location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6AF96C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Colon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EF70E2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309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CA8757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62.7%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B6C430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23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912607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61.5%</w:t>
            </w:r>
          </w:p>
        </w:tc>
      </w:tr>
      <w:tr w:rsidR="00D84C6F" w:rsidRPr="00E02C05" w14:paraId="5C2BF635" w14:textId="77777777" w:rsidTr="00D84C6F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8DE4177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825BA8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Rectum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103054F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184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BEF9A43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37.3%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FDF221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4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3EA424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38.5%</w:t>
            </w:r>
          </w:p>
        </w:tc>
      </w:tr>
      <w:tr w:rsidR="00D84C6F" w:rsidRPr="00E02C05" w14:paraId="181FA6C7" w14:textId="77777777" w:rsidTr="00D84C6F">
        <w:trPr>
          <w:trHeight w:val="300"/>
        </w:trPr>
        <w:tc>
          <w:tcPr>
            <w:tcW w:w="1291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1D913648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Histology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DC38A1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Non-mucinou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75557A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44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5CECC2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89.5%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F3943D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34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8A9FC2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90.5%</w:t>
            </w:r>
          </w:p>
        </w:tc>
      </w:tr>
      <w:tr w:rsidR="00D84C6F" w:rsidRPr="00E02C05" w14:paraId="56C12D4C" w14:textId="77777777" w:rsidTr="00D84C6F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14DD6D8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37D8EF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Mucinous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38A3911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52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8BC1EE9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10.5%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FAB366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3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C13953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9.5%</w:t>
            </w:r>
          </w:p>
        </w:tc>
      </w:tr>
      <w:tr w:rsidR="00D84C6F" w:rsidRPr="00E02C05" w14:paraId="6261ACDF" w14:textId="77777777" w:rsidTr="00D84C6F">
        <w:trPr>
          <w:trHeight w:val="300"/>
        </w:trPr>
        <w:tc>
          <w:tcPr>
            <w:tcW w:w="1291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BF39819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Vascular invasion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1EC89A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Absence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02ADC3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299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D0E84E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60.6%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6CE9B5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24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4E7169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63.9%</w:t>
            </w:r>
          </w:p>
        </w:tc>
      </w:tr>
      <w:tr w:rsidR="00D84C6F" w:rsidRPr="00E02C05" w14:paraId="1B5379EE" w14:textId="77777777" w:rsidTr="00D84C6F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831DE26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242A4E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Presence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77A549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16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0CCF24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32.7%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7367F4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1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67C73F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29.3%</w:t>
            </w:r>
          </w:p>
        </w:tc>
      </w:tr>
      <w:tr w:rsidR="00D84C6F" w:rsidRPr="00E02C05" w14:paraId="4F8CCFE0" w14:textId="77777777" w:rsidTr="00D84C6F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C796238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B9F87B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Unknown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47E3D29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33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9FD0364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6.7%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7807B0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2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CBEE96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6.9%</w:t>
            </w:r>
          </w:p>
        </w:tc>
      </w:tr>
      <w:tr w:rsidR="00D84C6F" w:rsidRPr="00E02C05" w14:paraId="4CF4FDC3" w14:textId="77777777" w:rsidTr="00D84C6F">
        <w:trPr>
          <w:trHeight w:val="300"/>
        </w:trPr>
        <w:tc>
          <w:tcPr>
            <w:tcW w:w="1291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80FA6FA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Lymphatic invasion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85C686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Absence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1DC645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293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4BF267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59.4%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9F08C5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23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2065FA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62.5%</w:t>
            </w:r>
          </w:p>
        </w:tc>
      </w:tr>
      <w:tr w:rsidR="00D84C6F" w:rsidRPr="00E02C05" w14:paraId="727E2EA2" w14:textId="77777777" w:rsidTr="00D84C6F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DB808CA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61D40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Presence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0D016E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163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FCC95B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33.1%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C56D38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1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FBC9EC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30.6%</w:t>
            </w:r>
          </w:p>
        </w:tc>
      </w:tr>
      <w:tr w:rsidR="00D84C6F" w:rsidRPr="00E02C05" w14:paraId="04B9B624" w14:textId="77777777" w:rsidTr="00D84C6F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DCFFD20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2EB3A0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Unknown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DADFCD6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37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6C94CF3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7.5%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99CA63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2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F61614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6.9%</w:t>
            </w:r>
          </w:p>
        </w:tc>
      </w:tr>
      <w:tr w:rsidR="00D84C6F" w:rsidRPr="00E02C05" w14:paraId="779169C0" w14:textId="77777777" w:rsidTr="00D84C6F">
        <w:trPr>
          <w:trHeight w:val="300"/>
        </w:trPr>
        <w:tc>
          <w:tcPr>
            <w:tcW w:w="1291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38D3162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i/>
                <w:color w:val="000000"/>
                <w:lang w:eastAsia="en-CA"/>
              </w:rPr>
              <w:t xml:space="preserve">BRAF V600E </w:t>
            </w: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mutation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AC602F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Absence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F2ADEA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426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069E62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86.4%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F6EE2B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33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BCCEC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87.9%</w:t>
            </w:r>
          </w:p>
        </w:tc>
      </w:tr>
      <w:tr w:rsidR="00D84C6F" w:rsidRPr="00E02C05" w14:paraId="3112DC84" w14:textId="77777777" w:rsidTr="00D84C6F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092D9CC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BA2214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Presence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BA313B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35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FF87B7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7.1%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0644CF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8A7E0F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5.0%</w:t>
            </w:r>
          </w:p>
        </w:tc>
      </w:tr>
      <w:tr w:rsidR="00D84C6F" w:rsidRPr="00E02C05" w14:paraId="59205652" w14:textId="77777777" w:rsidTr="00D84C6F">
        <w:trPr>
          <w:trHeight w:val="300"/>
        </w:trPr>
        <w:tc>
          <w:tcPr>
            <w:tcW w:w="129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BA29057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883205" w14:textId="77777777" w:rsidR="007E0F02" w:rsidRPr="007E0F02" w:rsidRDefault="007E0F02" w:rsidP="002D515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Unknown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1F3D08C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32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1943F75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7E0F02">
              <w:rPr>
                <w:rFonts w:ascii="Times New Roman" w:hAnsi="Times New Roman" w:cs="Times New Roman"/>
              </w:rPr>
              <w:t>6.5%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5358F9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2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8930C1" w14:textId="77777777" w:rsidR="007E0F02" w:rsidRPr="007E0F02" w:rsidRDefault="007E0F02" w:rsidP="00CD2FD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7E0F02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7.1%</w:t>
            </w:r>
          </w:p>
        </w:tc>
      </w:tr>
    </w:tbl>
    <w:p w14:paraId="489C6B85" w14:textId="77777777" w:rsidR="00B863A8" w:rsidRDefault="00B863A8" w:rsidP="00850BE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bookmarkStart w:id="1" w:name="_Hlk509688211"/>
    </w:p>
    <w:p w14:paraId="33D59E17" w14:textId="77777777" w:rsidR="00D03567" w:rsidRDefault="00850BEC" w:rsidP="00850BEC">
      <w:pPr>
        <w:spacing w:line="240" w:lineRule="auto"/>
        <w:rPr>
          <w:rFonts w:ascii="Times New Roman" w:hAnsi="Times New Roman" w:cs="Times New Roman"/>
          <w:sz w:val="24"/>
          <w:szCs w:val="24"/>
        </w:rPr>
        <w:sectPr w:rsidR="00D03567" w:rsidSect="00D03567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  <w:r>
        <w:rPr>
          <w:rFonts w:ascii="Times New Roman" w:hAnsi="Times New Roman" w:cs="Times New Roman"/>
          <w:sz w:val="24"/>
          <w:szCs w:val="24"/>
        </w:rPr>
        <w:t xml:space="preserve">5-FU: 5-fluorouracil. *NFCCR included 750 consenting patients diagnosed with colorectal cancer between 1999 and 2003 </w:t>
      </w:r>
      <w:r w:rsidR="00A23074">
        <w:rPr>
          <w:rFonts w:ascii="Times New Roman" w:hAnsi="Times New Roman" w:cs="Times New Roman"/>
          <w:sz w:val="24"/>
          <w:szCs w:val="24"/>
        </w:rPr>
        <w:fldChar w:fldCharType="begin"/>
      </w:r>
      <w:r w:rsidR="00D51FF9">
        <w:rPr>
          <w:rFonts w:ascii="Times New Roman" w:hAnsi="Times New Roman" w:cs="Times New Roman"/>
          <w:sz w:val="24"/>
          <w:szCs w:val="24"/>
        </w:rPr>
        <w:instrText>ADDIN RW.CITE{{191 Wish,TylerA. 2010; 190 Woods,MO. 2010}}</w:instrText>
      </w:r>
      <w:r w:rsidR="00A23074">
        <w:rPr>
          <w:rFonts w:ascii="Times New Roman" w:hAnsi="Times New Roman" w:cs="Times New Roman"/>
          <w:sz w:val="24"/>
          <w:szCs w:val="24"/>
        </w:rPr>
        <w:fldChar w:fldCharType="separate"/>
      </w:r>
      <w:r w:rsidR="00D51FF9" w:rsidRPr="00D51FF9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="00A2307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 From this set of patients, only the patients with MSI-L/MSS tumors and Stage I-III patients are shown in this table</w:t>
      </w:r>
      <w:r w:rsidR="0092152A">
        <w:rPr>
          <w:rFonts w:ascii="Times New Roman" w:hAnsi="Times New Roman" w:cs="Times New Roman"/>
          <w:sz w:val="24"/>
          <w:szCs w:val="24"/>
        </w:rPr>
        <w:t>.</w:t>
      </w:r>
    </w:p>
    <w:bookmarkEnd w:id="1"/>
    <w:p w14:paraId="251EAADA" w14:textId="56E717AC" w:rsidR="00CD2FDA" w:rsidRPr="00E02C05" w:rsidRDefault="00CD2FDA" w:rsidP="0015169D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744738"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ry Table </w:t>
      </w:r>
      <w:r w:rsidR="0022116F" w:rsidRPr="00744738">
        <w:rPr>
          <w:rFonts w:ascii="Times New Roman" w:hAnsi="Times New Roman" w:cs="Times New Roman"/>
          <w:b/>
          <w:sz w:val="24"/>
          <w:szCs w:val="24"/>
        </w:rPr>
        <w:t>3</w:t>
      </w:r>
      <w:r w:rsidRPr="00744738">
        <w:rPr>
          <w:rFonts w:ascii="Times New Roman" w:hAnsi="Times New Roman" w:cs="Times New Roman"/>
          <w:b/>
          <w:sz w:val="24"/>
          <w:szCs w:val="24"/>
        </w:rPr>
        <w:t>.</w:t>
      </w:r>
      <w:r w:rsidRPr="00E02C05">
        <w:rPr>
          <w:rFonts w:ascii="Times New Roman" w:hAnsi="Times New Roman" w:cs="Times New Roman"/>
          <w:sz w:val="24"/>
          <w:szCs w:val="24"/>
        </w:rPr>
        <w:t xml:space="preserve"> Genotypes significantly associated with time-to-metastasis identified in the univariable analysis using the mixture cure model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1946"/>
        <w:gridCol w:w="1591"/>
        <w:gridCol w:w="3004"/>
        <w:gridCol w:w="801"/>
        <w:gridCol w:w="1170"/>
        <w:gridCol w:w="1059"/>
        <w:gridCol w:w="253"/>
        <w:gridCol w:w="756"/>
        <w:gridCol w:w="1281"/>
        <w:gridCol w:w="1315"/>
      </w:tblGrid>
      <w:tr w:rsidR="00CA583D" w:rsidRPr="00E02C05" w14:paraId="5E7A0889" w14:textId="77777777" w:rsidTr="00CA583D">
        <w:trPr>
          <w:trHeight w:val="600"/>
        </w:trPr>
        <w:tc>
          <w:tcPr>
            <w:tcW w:w="2482" w:type="pct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8D4683" w14:textId="77777777" w:rsidR="00CA583D" w:rsidRPr="00E02C05" w:rsidRDefault="00CA583D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150" w:type="pct"/>
            <w:gridSpan w:val="3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AD6D6D8" w14:textId="77777777" w:rsidR="00CA583D" w:rsidRPr="00E02C05" w:rsidRDefault="00CA583D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lang w:eastAsia="en-CA"/>
              </w:rPr>
              <w:t>Logistic</w:t>
            </w:r>
            <w:r w:rsidRPr="00E02C05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 xml:space="preserve"> regression</w:t>
            </w:r>
            <w:r w:rsidRPr="00E02C0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lang w:eastAsia="en-CA"/>
              </w:rPr>
              <w:t xml:space="preserve"> model for metastasis probability</w:t>
            </w:r>
          </w:p>
        </w:tc>
        <w:tc>
          <w:tcPr>
            <w:tcW w:w="9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FD12B4" w14:textId="77777777" w:rsidR="00CA583D" w:rsidRPr="00E02C05" w:rsidRDefault="00CA583D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272" w:type="pct"/>
            <w:gridSpan w:val="3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DC3755B" w14:textId="77777777" w:rsidR="00CA583D" w:rsidRPr="00E02C05" w:rsidRDefault="00CA583D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lang w:eastAsia="en-CA"/>
              </w:rPr>
              <w:t>Proportional hazards model for time-to-metastasis</w:t>
            </w:r>
          </w:p>
        </w:tc>
      </w:tr>
      <w:tr w:rsidR="00AE554F" w:rsidRPr="00E02C05" w14:paraId="4C81730D" w14:textId="77777777" w:rsidTr="00CA583D">
        <w:trPr>
          <w:trHeight w:val="300"/>
        </w:trPr>
        <w:tc>
          <w:tcPr>
            <w:tcW w:w="73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A65FDE" w14:textId="77777777" w:rsidR="00CD2FDA" w:rsidRPr="00E02C05" w:rsidRDefault="00CD2FDA" w:rsidP="0015169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  <w:t>Genomic Location</w:t>
            </w:r>
          </w:p>
        </w:tc>
        <w:tc>
          <w:tcPr>
            <w:tcW w:w="60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B870EF" w14:textId="77777777" w:rsidR="00CD2FDA" w:rsidRPr="00E02C05" w:rsidRDefault="00CD2FDA" w:rsidP="0015169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  <w:t>Genetic Model</w:t>
            </w:r>
          </w:p>
        </w:tc>
        <w:tc>
          <w:tcPr>
            <w:tcW w:w="114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D15DE2" w14:textId="77777777" w:rsidR="00CD2FDA" w:rsidRPr="00E02C05" w:rsidRDefault="00CD2FDA" w:rsidP="0015169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</w:pPr>
            <w:proofErr w:type="spellStart"/>
            <w:r w:rsidRPr="00E02C05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  <w:t>rs</w:t>
            </w:r>
            <w:proofErr w:type="spellEnd"/>
            <w:r w:rsidRPr="00E02C05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  <w:t xml:space="preserve"> Number (genotypes </w:t>
            </w:r>
            <w:r w:rsidRPr="00E02C05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lang w:eastAsia="en-CA"/>
              </w:rPr>
              <w:t>a</w:t>
            </w:r>
            <w:r w:rsidRPr="00E02C05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  <w:t xml:space="preserve"> vs. </w:t>
            </w:r>
            <w:r w:rsidRPr="00E02C05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lang w:eastAsia="en-CA"/>
              </w:rPr>
              <w:t>b</w:t>
            </w:r>
            <w:r w:rsidRPr="00E02C05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  <w:t>)</w:t>
            </w:r>
          </w:p>
        </w:tc>
        <w:tc>
          <w:tcPr>
            <w:tcW w:w="30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0B97DE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  <w:t>OR</w:t>
            </w:r>
          </w:p>
        </w:tc>
        <w:tc>
          <w:tcPr>
            <w:tcW w:w="44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CE07A7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  <w:t>95% CI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0849A3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  <w:t>p-value</w:t>
            </w:r>
          </w:p>
        </w:tc>
        <w:tc>
          <w:tcPr>
            <w:tcW w:w="9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FDE65B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</w:pPr>
          </w:p>
        </w:tc>
        <w:tc>
          <w:tcPr>
            <w:tcW w:w="28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7AF983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  <w:t>HR</w:t>
            </w:r>
          </w:p>
        </w:tc>
        <w:tc>
          <w:tcPr>
            <w:tcW w:w="48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C3093B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  <w:t>95% CI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45F2D4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CA"/>
              </w:rPr>
              <w:t>p-value</w:t>
            </w:r>
          </w:p>
        </w:tc>
      </w:tr>
      <w:tr w:rsidR="00AE554F" w:rsidRPr="00E02C05" w14:paraId="17EB2790" w14:textId="77777777" w:rsidTr="00CA583D">
        <w:trPr>
          <w:trHeight w:val="735"/>
        </w:trPr>
        <w:tc>
          <w:tcPr>
            <w:tcW w:w="73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2790DE" w14:textId="77777777" w:rsidR="00CD2FDA" w:rsidRPr="00E02C05" w:rsidRDefault="00CD2FDA" w:rsidP="001516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22:17793969</w:t>
            </w:r>
          </w:p>
        </w:tc>
        <w:tc>
          <w:tcPr>
            <w:tcW w:w="6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ED51A5" w14:textId="77777777" w:rsidR="00CD2FDA" w:rsidRPr="00E02C05" w:rsidRDefault="00CD2FDA" w:rsidP="001516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Recessive</w:t>
            </w:r>
          </w:p>
        </w:tc>
        <w:tc>
          <w:tcPr>
            <w:tcW w:w="11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61D4DF" w14:textId="77777777" w:rsidR="00AE554F" w:rsidRDefault="00CD2FDA" w:rsidP="0015169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 xml:space="preserve">rs5749032 </w:t>
            </w:r>
          </w:p>
          <w:p w14:paraId="3C30561D" w14:textId="77777777" w:rsidR="00CD2FDA" w:rsidRPr="00E02C05" w:rsidRDefault="00CD2FDA" w:rsidP="0015169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(GG vs</w:t>
            </w:r>
            <w:r w:rsidR="009A7A9F" w:rsidRPr="00E02C05">
              <w:rPr>
                <w:rFonts w:ascii="Times New Roman" w:eastAsia="Times New Roman" w:hAnsi="Times New Roman" w:cs="Times New Roman"/>
                <w:lang w:eastAsia="en-CA"/>
              </w:rPr>
              <w:t>.</w:t>
            </w: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 xml:space="preserve"> AA + AG)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646DFA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0.73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DBE8B0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0.35 - 1.53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7A6BBF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0.400</w:t>
            </w:r>
          </w:p>
        </w:tc>
        <w:tc>
          <w:tcPr>
            <w:tcW w:w="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8466FD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</w:p>
        </w:tc>
        <w:tc>
          <w:tcPr>
            <w:tcW w:w="2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6FC143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9.55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5620DF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4.44 - 20.55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37FCD3" w14:textId="77777777" w:rsidR="00CD2FDA" w:rsidRPr="00E02C05" w:rsidRDefault="006F305B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lang w:eastAsia="en-CA"/>
              </w:rPr>
              <w:t>7.70×10</w:t>
            </w:r>
            <w:r w:rsidRPr="006F305B">
              <w:rPr>
                <w:rFonts w:ascii="Times New Roman" w:eastAsia="Times New Roman" w:hAnsi="Times New Roman" w:cs="Times New Roman"/>
                <w:vertAlign w:val="superscript"/>
                <w:lang w:eastAsia="en-CA"/>
              </w:rPr>
              <w:t>-</w:t>
            </w:r>
            <w:r w:rsidR="00CD2FDA" w:rsidRPr="006F305B">
              <w:rPr>
                <w:rFonts w:ascii="Times New Roman" w:eastAsia="Times New Roman" w:hAnsi="Times New Roman" w:cs="Times New Roman"/>
                <w:vertAlign w:val="superscript"/>
                <w:lang w:eastAsia="en-CA"/>
              </w:rPr>
              <w:t>9</w:t>
            </w:r>
          </w:p>
        </w:tc>
      </w:tr>
      <w:tr w:rsidR="00AE554F" w:rsidRPr="00E02C05" w14:paraId="15D47EA6" w14:textId="77777777" w:rsidTr="00CA583D">
        <w:trPr>
          <w:trHeight w:val="697"/>
        </w:trPr>
        <w:tc>
          <w:tcPr>
            <w:tcW w:w="73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596AFF" w14:textId="77777777" w:rsidR="00CD2FDA" w:rsidRPr="00E02C05" w:rsidRDefault="00CD2FDA" w:rsidP="0015169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17:77361176</w:t>
            </w:r>
          </w:p>
        </w:tc>
        <w:tc>
          <w:tcPr>
            <w:tcW w:w="6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6A8E82" w14:textId="77777777" w:rsidR="00CD2FDA" w:rsidRPr="00E02C05" w:rsidRDefault="00CD2FDA" w:rsidP="001516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Co-Dominant</w:t>
            </w:r>
          </w:p>
        </w:tc>
        <w:tc>
          <w:tcPr>
            <w:tcW w:w="11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9CAD8" w14:textId="77777777" w:rsidR="00AE554F" w:rsidRDefault="00CD2FDA" w:rsidP="0015169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 xml:space="preserve">rs12949587 </w:t>
            </w:r>
          </w:p>
          <w:p w14:paraId="7617B474" w14:textId="77777777" w:rsidR="00CD2FDA" w:rsidRPr="00E02C05" w:rsidRDefault="00CD2FDA" w:rsidP="0015169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(CT vs</w:t>
            </w:r>
            <w:r w:rsidR="009A7A9F" w:rsidRPr="00E02C05">
              <w:rPr>
                <w:rFonts w:ascii="Times New Roman" w:eastAsia="Times New Roman" w:hAnsi="Times New Roman" w:cs="Times New Roman"/>
                <w:lang w:eastAsia="en-CA"/>
              </w:rPr>
              <w:t>.</w:t>
            </w: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 xml:space="preserve"> CC)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72CD3D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0.61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3863D0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0.31 - 1.20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5A2DC7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0.151</w:t>
            </w:r>
          </w:p>
        </w:tc>
        <w:tc>
          <w:tcPr>
            <w:tcW w:w="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9B1803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</w:p>
        </w:tc>
        <w:tc>
          <w:tcPr>
            <w:tcW w:w="2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F51A82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7.92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06CAE3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3.88 - 16.16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A24241" w14:textId="77777777" w:rsidR="00CD2FDA" w:rsidRPr="00E02C05" w:rsidRDefault="006F305B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lang w:eastAsia="en-CA"/>
              </w:rPr>
              <w:t>1.29×10</w:t>
            </w:r>
            <w:r w:rsidRPr="006F305B">
              <w:rPr>
                <w:rFonts w:ascii="Times New Roman" w:eastAsia="Times New Roman" w:hAnsi="Times New Roman" w:cs="Times New Roman"/>
                <w:vertAlign w:val="superscript"/>
                <w:lang w:eastAsia="en-CA"/>
              </w:rPr>
              <w:t>-</w:t>
            </w:r>
            <w:r w:rsidR="00CD2FDA" w:rsidRPr="006F305B">
              <w:rPr>
                <w:rFonts w:ascii="Times New Roman" w:eastAsia="Times New Roman" w:hAnsi="Times New Roman" w:cs="Times New Roman"/>
                <w:vertAlign w:val="superscript"/>
                <w:lang w:eastAsia="en-CA"/>
              </w:rPr>
              <w:t>8</w:t>
            </w:r>
          </w:p>
        </w:tc>
      </w:tr>
      <w:tr w:rsidR="00AE554F" w:rsidRPr="00E02C05" w14:paraId="60F77F77" w14:textId="77777777" w:rsidTr="00CA583D">
        <w:trPr>
          <w:trHeight w:val="719"/>
        </w:trPr>
        <w:tc>
          <w:tcPr>
            <w:tcW w:w="73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0B6147" w14:textId="77777777" w:rsidR="00CD2FDA" w:rsidRPr="00E02C05" w:rsidRDefault="00CD2FDA" w:rsidP="001516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20:15111138</w:t>
            </w:r>
          </w:p>
        </w:tc>
        <w:tc>
          <w:tcPr>
            <w:tcW w:w="6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9F9266" w14:textId="77777777" w:rsidR="00CD2FDA" w:rsidRPr="00E02C05" w:rsidRDefault="00CD2FDA" w:rsidP="0015169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Co-Dominant</w:t>
            </w:r>
          </w:p>
        </w:tc>
        <w:tc>
          <w:tcPr>
            <w:tcW w:w="11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C00FF8" w14:textId="77777777" w:rsidR="00AE554F" w:rsidRDefault="00CD2FDA" w:rsidP="0015169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 xml:space="preserve">rs6110524 </w:t>
            </w:r>
          </w:p>
          <w:p w14:paraId="423190C9" w14:textId="77777777" w:rsidR="00CD2FDA" w:rsidRPr="00E02C05" w:rsidRDefault="00CD2FDA" w:rsidP="0015169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(AG vs</w:t>
            </w:r>
            <w:r w:rsidR="009A7A9F" w:rsidRPr="00E02C05">
              <w:rPr>
                <w:rFonts w:ascii="Times New Roman" w:eastAsia="Times New Roman" w:hAnsi="Times New Roman" w:cs="Times New Roman"/>
                <w:lang w:eastAsia="en-CA"/>
              </w:rPr>
              <w:t>.</w:t>
            </w: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 xml:space="preserve"> GG)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8C33E2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86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AF15CE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44 - 1.70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45C39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665</w:t>
            </w:r>
          </w:p>
        </w:tc>
        <w:tc>
          <w:tcPr>
            <w:tcW w:w="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B2E620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2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33375D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7.56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DFA72E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3.75 - 15.27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1D529F" w14:textId="77777777" w:rsidR="00CD2FDA" w:rsidRPr="00E02C05" w:rsidRDefault="006F305B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.66×10</w:t>
            </w:r>
            <w:r w:rsidRPr="006F305B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n-CA"/>
              </w:rPr>
              <w:t>-</w:t>
            </w:r>
            <w:r w:rsidR="00CD2FDA" w:rsidRPr="006F305B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n-CA"/>
              </w:rPr>
              <w:t>8</w:t>
            </w:r>
          </w:p>
        </w:tc>
      </w:tr>
      <w:tr w:rsidR="00AE554F" w:rsidRPr="00E02C05" w14:paraId="1995B9A9" w14:textId="77777777" w:rsidTr="00124675">
        <w:trPr>
          <w:trHeight w:val="579"/>
        </w:trPr>
        <w:tc>
          <w:tcPr>
            <w:tcW w:w="73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E1F30B" w14:textId="77777777" w:rsidR="00CD2FDA" w:rsidRPr="00E02C05" w:rsidRDefault="00CD2FDA" w:rsidP="001516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7:33913404</w:t>
            </w:r>
          </w:p>
        </w:tc>
        <w:tc>
          <w:tcPr>
            <w:tcW w:w="6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35954F" w14:textId="77777777" w:rsidR="00CD2FDA" w:rsidRPr="00E02C05" w:rsidRDefault="00CD2FDA" w:rsidP="001516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Recessive</w:t>
            </w:r>
          </w:p>
        </w:tc>
        <w:tc>
          <w:tcPr>
            <w:tcW w:w="11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ADC6E6" w14:textId="77777777" w:rsidR="00AE554F" w:rsidRDefault="00CD2FDA" w:rsidP="0015169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 xml:space="preserve">rs3815652 </w:t>
            </w:r>
          </w:p>
          <w:p w14:paraId="43B43F2B" w14:textId="77777777" w:rsidR="00CD2FDA" w:rsidRPr="00E02C05" w:rsidRDefault="00CD2FDA" w:rsidP="0015169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(TT vs</w:t>
            </w:r>
            <w:r w:rsidR="009A7A9F" w:rsidRPr="00E02C05">
              <w:rPr>
                <w:rFonts w:ascii="Times New Roman" w:eastAsia="Times New Roman" w:hAnsi="Times New Roman" w:cs="Times New Roman"/>
                <w:lang w:eastAsia="en-CA"/>
              </w:rPr>
              <w:t>.</w:t>
            </w: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 xml:space="preserve"> CC + CT)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E837C0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1.38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AFA682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0.46 - 4.15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93701D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0.566</w:t>
            </w:r>
          </w:p>
        </w:tc>
        <w:tc>
          <w:tcPr>
            <w:tcW w:w="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40ECC9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</w:p>
        </w:tc>
        <w:tc>
          <w:tcPr>
            <w:tcW w:w="2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C8DCB9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20.75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C868DE" w14:textId="77777777" w:rsidR="00CD2FDA" w:rsidRPr="00E02C05" w:rsidRDefault="005D2261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lang w:eastAsia="en-CA"/>
              </w:rPr>
              <w:t xml:space="preserve">7.20 - </w:t>
            </w:r>
            <w:r w:rsidR="00CD2FDA" w:rsidRPr="00E02C05">
              <w:rPr>
                <w:rFonts w:ascii="Times New Roman" w:eastAsia="Times New Roman" w:hAnsi="Times New Roman" w:cs="Times New Roman"/>
                <w:lang w:eastAsia="en-CA"/>
              </w:rPr>
              <w:t>59.80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6BE74F" w14:textId="77777777" w:rsidR="00CD2FDA" w:rsidRPr="00E02C05" w:rsidRDefault="006F305B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lang w:eastAsia="en-CA"/>
              </w:rPr>
              <w:t>1.96×10</w:t>
            </w:r>
            <w:r w:rsidRPr="006F305B">
              <w:rPr>
                <w:rFonts w:ascii="Times New Roman" w:eastAsia="Times New Roman" w:hAnsi="Times New Roman" w:cs="Times New Roman"/>
                <w:vertAlign w:val="superscript"/>
                <w:lang w:eastAsia="en-CA"/>
              </w:rPr>
              <w:t>-</w:t>
            </w:r>
            <w:r w:rsidR="00CD2FDA" w:rsidRPr="006F305B">
              <w:rPr>
                <w:rFonts w:ascii="Times New Roman" w:eastAsia="Times New Roman" w:hAnsi="Times New Roman" w:cs="Times New Roman"/>
                <w:vertAlign w:val="superscript"/>
                <w:lang w:eastAsia="en-CA"/>
              </w:rPr>
              <w:t>8</w:t>
            </w:r>
          </w:p>
        </w:tc>
      </w:tr>
      <w:tr w:rsidR="00AE554F" w:rsidRPr="00E02C05" w14:paraId="5FB572C6" w14:textId="77777777" w:rsidTr="00124675">
        <w:trPr>
          <w:trHeight w:val="701"/>
        </w:trPr>
        <w:tc>
          <w:tcPr>
            <w:tcW w:w="73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005AE5" w14:textId="77777777" w:rsidR="00CD2FDA" w:rsidRPr="00E02C05" w:rsidRDefault="00CD2FDA" w:rsidP="001516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4:100691178</w:t>
            </w:r>
          </w:p>
        </w:tc>
        <w:tc>
          <w:tcPr>
            <w:tcW w:w="6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ABB624" w14:textId="77777777" w:rsidR="00CD2FDA" w:rsidRPr="00E02C05" w:rsidRDefault="00CD2FDA" w:rsidP="001516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Recessive</w:t>
            </w:r>
          </w:p>
        </w:tc>
        <w:tc>
          <w:tcPr>
            <w:tcW w:w="11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7770B2" w14:textId="77777777" w:rsidR="00AE554F" w:rsidRDefault="00CD2FDA" w:rsidP="0015169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 xml:space="preserve">rs756055 </w:t>
            </w:r>
          </w:p>
          <w:p w14:paraId="472B52E7" w14:textId="77777777" w:rsidR="00CD2FDA" w:rsidRPr="00E02C05" w:rsidRDefault="00CD2FDA" w:rsidP="0015169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(CC vs</w:t>
            </w:r>
            <w:r w:rsidR="009A7A9F" w:rsidRPr="00E02C05">
              <w:rPr>
                <w:rFonts w:ascii="Times New Roman" w:eastAsia="Times New Roman" w:hAnsi="Times New Roman" w:cs="Times New Roman"/>
                <w:lang w:eastAsia="en-CA"/>
              </w:rPr>
              <w:t>.</w:t>
            </w: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 xml:space="preserve"> TT + TC)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1833AB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0.44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831977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0.18</w:t>
            </w:r>
            <w:r w:rsidR="005D2261">
              <w:rPr>
                <w:rFonts w:ascii="Times New Roman" w:eastAsia="Times New Roman" w:hAnsi="Times New Roman" w:cs="Times New Roman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-</w:t>
            </w:r>
            <w:r w:rsidR="005D2261">
              <w:rPr>
                <w:rFonts w:ascii="Times New Roman" w:eastAsia="Times New Roman" w:hAnsi="Times New Roman" w:cs="Times New Roman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1.03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74A4C0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0.058</w:t>
            </w:r>
          </w:p>
        </w:tc>
        <w:tc>
          <w:tcPr>
            <w:tcW w:w="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E12E46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</w:p>
        </w:tc>
        <w:tc>
          <w:tcPr>
            <w:tcW w:w="2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B8E2B7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13.39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DE2B33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5.37 - 33.43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2BF728" w14:textId="77777777" w:rsidR="00CD2FDA" w:rsidRPr="00E02C05" w:rsidRDefault="006F305B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lang w:eastAsia="en-CA"/>
              </w:rPr>
              <w:t>2.70×10</w:t>
            </w:r>
            <w:r w:rsidRPr="006F305B">
              <w:rPr>
                <w:rFonts w:ascii="Times New Roman" w:eastAsia="Times New Roman" w:hAnsi="Times New Roman" w:cs="Times New Roman"/>
                <w:vertAlign w:val="superscript"/>
                <w:lang w:eastAsia="en-CA"/>
              </w:rPr>
              <w:t>-</w:t>
            </w:r>
            <w:r w:rsidR="00CD2FDA" w:rsidRPr="006F305B">
              <w:rPr>
                <w:rFonts w:ascii="Times New Roman" w:eastAsia="Times New Roman" w:hAnsi="Times New Roman" w:cs="Times New Roman"/>
                <w:vertAlign w:val="superscript"/>
                <w:lang w:eastAsia="en-CA"/>
              </w:rPr>
              <w:t>8</w:t>
            </w:r>
          </w:p>
        </w:tc>
      </w:tr>
      <w:tr w:rsidR="00AE554F" w:rsidRPr="00E02C05" w14:paraId="61807942" w14:textId="77777777" w:rsidTr="00124675">
        <w:trPr>
          <w:trHeight w:val="710"/>
        </w:trPr>
        <w:tc>
          <w:tcPr>
            <w:tcW w:w="73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010D71" w14:textId="77777777" w:rsidR="00CD2FDA" w:rsidRPr="00E02C05" w:rsidRDefault="00CD2FDA" w:rsidP="001516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4:100730920</w:t>
            </w:r>
          </w:p>
        </w:tc>
        <w:tc>
          <w:tcPr>
            <w:tcW w:w="6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6D7706" w14:textId="77777777" w:rsidR="00CD2FDA" w:rsidRPr="00E02C05" w:rsidRDefault="00CD2FDA" w:rsidP="001516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Recessive</w:t>
            </w:r>
          </w:p>
        </w:tc>
        <w:tc>
          <w:tcPr>
            <w:tcW w:w="11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7C0C40" w14:textId="77777777" w:rsidR="00AE554F" w:rsidRDefault="00CD2FDA" w:rsidP="0015169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 xml:space="preserve">rs7153665 </w:t>
            </w:r>
          </w:p>
          <w:p w14:paraId="11EEE2D2" w14:textId="77777777" w:rsidR="00CD2FDA" w:rsidRPr="00E02C05" w:rsidRDefault="00CD2FDA" w:rsidP="0015169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(AA vs</w:t>
            </w:r>
            <w:r w:rsidR="009A7A9F" w:rsidRPr="00E02C05">
              <w:rPr>
                <w:rFonts w:ascii="Times New Roman" w:eastAsia="Times New Roman" w:hAnsi="Times New Roman" w:cs="Times New Roman"/>
                <w:lang w:eastAsia="en-CA"/>
              </w:rPr>
              <w:t>.</w:t>
            </w: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 xml:space="preserve"> GG + AG)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805787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0.44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AA833A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0.18</w:t>
            </w:r>
            <w:r w:rsidR="005D2261">
              <w:rPr>
                <w:rFonts w:ascii="Times New Roman" w:eastAsia="Times New Roman" w:hAnsi="Times New Roman" w:cs="Times New Roman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-</w:t>
            </w:r>
            <w:r w:rsidR="005D2261">
              <w:rPr>
                <w:rFonts w:ascii="Times New Roman" w:eastAsia="Times New Roman" w:hAnsi="Times New Roman" w:cs="Times New Roman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1.0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790FDB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0.058</w:t>
            </w:r>
          </w:p>
        </w:tc>
        <w:tc>
          <w:tcPr>
            <w:tcW w:w="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61F87C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</w:p>
        </w:tc>
        <w:tc>
          <w:tcPr>
            <w:tcW w:w="2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86822B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13.39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3C6C49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5.37 - 33.44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12FCFE" w14:textId="77777777" w:rsidR="00CD2FDA" w:rsidRPr="00E02C05" w:rsidRDefault="006F305B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lang w:eastAsia="en-CA"/>
              </w:rPr>
              <w:t>2.70×10</w:t>
            </w:r>
            <w:r w:rsidRPr="006F305B">
              <w:rPr>
                <w:rFonts w:ascii="Times New Roman" w:eastAsia="Times New Roman" w:hAnsi="Times New Roman" w:cs="Times New Roman"/>
                <w:vertAlign w:val="superscript"/>
                <w:lang w:eastAsia="en-CA"/>
              </w:rPr>
              <w:t>-</w:t>
            </w:r>
            <w:r w:rsidR="00CD2FDA" w:rsidRPr="006F305B">
              <w:rPr>
                <w:rFonts w:ascii="Times New Roman" w:eastAsia="Times New Roman" w:hAnsi="Times New Roman" w:cs="Times New Roman"/>
                <w:vertAlign w:val="superscript"/>
                <w:lang w:eastAsia="en-CA"/>
              </w:rPr>
              <w:t>8</w:t>
            </w:r>
          </w:p>
        </w:tc>
      </w:tr>
      <w:tr w:rsidR="00AE554F" w:rsidRPr="00E02C05" w14:paraId="3089EC6B" w14:textId="77777777" w:rsidTr="00124675">
        <w:trPr>
          <w:trHeight w:val="706"/>
        </w:trPr>
        <w:tc>
          <w:tcPr>
            <w:tcW w:w="73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B8C2C7" w14:textId="77777777" w:rsidR="00CD2FDA" w:rsidRPr="00E02C05" w:rsidRDefault="00CD2FDA" w:rsidP="001516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1:100430053</w:t>
            </w:r>
          </w:p>
        </w:tc>
        <w:tc>
          <w:tcPr>
            <w:tcW w:w="6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15120E" w14:textId="77777777" w:rsidR="00CD2FDA" w:rsidRPr="00E02C05" w:rsidRDefault="00CD2FDA" w:rsidP="0015169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Recessive</w:t>
            </w:r>
          </w:p>
        </w:tc>
        <w:tc>
          <w:tcPr>
            <w:tcW w:w="11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625AAE" w14:textId="77777777" w:rsidR="00AE554F" w:rsidRDefault="00CD2FDA" w:rsidP="0015169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 xml:space="preserve">rs4754687 </w:t>
            </w:r>
          </w:p>
          <w:p w14:paraId="0A3DBCE1" w14:textId="77777777" w:rsidR="00CD2FDA" w:rsidRPr="00E02C05" w:rsidRDefault="00CD2FDA" w:rsidP="0015169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(AA vs</w:t>
            </w:r>
            <w:r w:rsidR="009A7A9F" w:rsidRPr="00E02C05">
              <w:rPr>
                <w:rFonts w:ascii="Times New Roman" w:eastAsia="Times New Roman" w:hAnsi="Times New Roman" w:cs="Times New Roman"/>
                <w:lang w:eastAsia="en-CA"/>
              </w:rPr>
              <w:t>.</w:t>
            </w: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 xml:space="preserve"> CC + CA)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83AAEC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0.6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411FDD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0.25 - 1.44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702C24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0.255</w:t>
            </w:r>
          </w:p>
        </w:tc>
        <w:tc>
          <w:tcPr>
            <w:tcW w:w="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5A262A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</w:p>
        </w:tc>
        <w:tc>
          <w:tcPr>
            <w:tcW w:w="2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76DEDD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13.33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50BAAB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5.34 - 33.28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163206" w14:textId="77777777" w:rsidR="00CD2FDA" w:rsidRPr="00E02C05" w:rsidRDefault="006F305B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lang w:eastAsia="en-CA"/>
              </w:rPr>
              <w:t>2.90×10</w:t>
            </w:r>
            <w:r w:rsidRPr="006F305B">
              <w:rPr>
                <w:rFonts w:ascii="Times New Roman" w:eastAsia="Times New Roman" w:hAnsi="Times New Roman" w:cs="Times New Roman"/>
                <w:vertAlign w:val="superscript"/>
                <w:lang w:eastAsia="en-CA"/>
              </w:rPr>
              <w:t>-</w:t>
            </w:r>
            <w:r w:rsidR="00CD2FDA" w:rsidRPr="006F305B">
              <w:rPr>
                <w:rFonts w:ascii="Times New Roman" w:eastAsia="Times New Roman" w:hAnsi="Times New Roman" w:cs="Times New Roman"/>
                <w:vertAlign w:val="superscript"/>
                <w:lang w:eastAsia="en-CA"/>
              </w:rPr>
              <w:t>8</w:t>
            </w:r>
          </w:p>
        </w:tc>
      </w:tr>
      <w:tr w:rsidR="00AE554F" w:rsidRPr="00E02C05" w14:paraId="5F0DCA85" w14:textId="77777777" w:rsidTr="00CA583D">
        <w:trPr>
          <w:trHeight w:val="649"/>
        </w:trPr>
        <w:tc>
          <w:tcPr>
            <w:tcW w:w="73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3F8F5A" w14:textId="77777777" w:rsidR="00CD2FDA" w:rsidRPr="00E02C05" w:rsidRDefault="00CD2FDA" w:rsidP="0015169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5:155345221</w:t>
            </w:r>
          </w:p>
        </w:tc>
        <w:tc>
          <w:tcPr>
            <w:tcW w:w="6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6B384D" w14:textId="77777777" w:rsidR="00CD2FDA" w:rsidRPr="00E02C05" w:rsidRDefault="00CD2FDA" w:rsidP="0015169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Dominant</w:t>
            </w:r>
          </w:p>
        </w:tc>
        <w:tc>
          <w:tcPr>
            <w:tcW w:w="11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5BBC31" w14:textId="77777777" w:rsidR="00AE554F" w:rsidRDefault="00CD2FDA" w:rsidP="0015169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 xml:space="preserve">rs2163746 </w:t>
            </w:r>
          </w:p>
          <w:p w14:paraId="4D4F4B96" w14:textId="77777777" w:rsidR="00CD2FDA" w:rsidRPr="00E02C05" w:rsidRDefault="00CD2FDA" w:rsidP="0015169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(CT + CC vs</w:t>
            </w:r>
            <w:r w:rsidR="009A7A9F" w:rsidRPr="00E02C05">
              <w:rPr>
                <w:rFonts w:ascii="Times New Roman" w:eastAsia="Times New Roman" w:hAnsi="Times New Roman" w:cs="Times New Roman"/>
                <w:lang w:eastAsia="en-CA"/>
              </w:rPr>
              <w:t>.</w:t>
            </w: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 xml:space="preserve"> TT)</w:t>
            </w:r>
          </w:p>
        </w:tc>
        <w:tc>
          <w:tcPr>
            <w:tcW w:w="3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13A4A3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0.60</w:t>
            </w:r>
          </w:p>
        </w:tc>
        <w:tc>
          <w:tcPr>
            <w:tcW w:w="4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9FF7AD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0.31 - 1.15</w:t>
            </w:r>
          </w:p>
        </w:tc>
        <w:tc>
          <w:tcPr>
            <w:tcW w:w="40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ED886F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0.124</w:t>
            </w:r>
          </w:p>
        </w:tc>
        <w:tc>
          <w:tcPr>
            <w:tcW w:w="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97C2F8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</w:p>
        </w:tc>
        <w:tc>
          <w:tcPr>
            <w:tcW w:w="2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1F8A38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6.45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06764A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3.29 - 12.63</w:t>
            </w:r>
          </w:p>
        </w:tc>
        <w:tc>
          <w:tcPr>
            <w:tcW w:w="4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F4B697" w14:textId="77777777" w:rsidR="00CD2FDA" w:rsidRPr="00E02C05" w:rsidRDefault="006F305B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lang w:eastAsia="en-CA"/>
              </w:rPr>
              <w:t>5.40×10</w:t>
            </w:r>
            <w:r w:rsidRPr="006F305B">
              <w:rPr>
                <w:rFonts w:ascii="Times New Roman" w:eastAsia="Times New Roman" w:hAnsi="Times New Roman" w:cs="Times New Roman"/>
                <w:vertAlign w:val="superscript"/>
                <w:lang w:eastAsia="en-CA"/>
              </w:rPr>
              <w:t>-</w:t>
            </w:r>
            <w:r w:rsidR="00CD2FDA" w:rsidRPr="006F305B">
              <w:rPr>
                <w:rFonts w:ascii="Times New Roman" w:eastAsia="Times New Roman" w:hAnsi="Times New Roman" w:cs="Times New Roman"/>
                <w:vertAlign w:val="superscript"/>
                <w:lang w:eastAsia="en-CA"/>
              </w:rPr>
              <w:t>8</w:t>
            </w:r>
          </w:p>
        </w:tc>
      </w:tr>
      <w:tr w:rsidR="00AE554F" w:rsidRPr="00E02C05" w14:paraId="4C7A691E" w14:textId="77777777" w:rsidTr="00CA583D">
        <w:trPr>
          <w:trHeight w:val="700"/>
        </w:trPr>
        <w:tc>
          <w:tcPr>
            <w:tcW w:w="73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1F4056" w14:textId="77777777" w:rsidR="00CD2FDA" w:rsidRPr="00E02C05" w:rsidRDefault="00CD2FDA" w:rsidP="0015169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5:155361116</w:t>
            </w:r>
          </w:p>
        </w:tc>
        <w:tc>
          <w:tcPr>
            <w:tcW w:w="60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F3EBEC" w14:textId="77777777" w:rsidR="00CD2FDA" w:rsidRPr="00E02C05" w:rsidRDefault="00CD2FDA" w:rsidP="0015169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Dominant</w:t>
            </w:r>
          </w:p>
        </w:tc>
        <w:tc>
          <w:tcPr>
            <w:tcW w:w="114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AE9DEB" w14:textId="77777777" w:rsidR="00AE554F" w:rsidRDefault="00CD2FDA" w:rsidP="0015169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 xml:space="preserve">rs17053011 </w:t>
            </w:r>
          </w:p>
          <w:p w14:paraId="09ED0A67" w14:textId="77777777" w:rsidR="00CD2FDA" w:rsidRPr="00E02C05" w:rsidRDefault="00CD2FDA" w:rsidP="0015169D">
            <w:pPr>
              <w:spacing w:after="0" w:line="240" w:lineRule="auto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(TG + TT vs</w:t>
            </w:r>
            <w:r w:rsidR="009A7A9F" w:rsidRPr="00E02C05">
              <w:rPr>
                <w:rFonts w:ascii="Times New Roman" w:eastAsia="Times New Roman" w:hAnsi="Times New Roman" w:cs="Times New Roman"/>
                <w:lang w:eastAsia="en-CA"/>
              </w:rPr>
              <w:t>.</w:t>
            </w: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 xml:space="preserve"> GG)</w:t>
            </w:r>
          </w:p>
        </w:tc>
        <w:tc>
          <w:tcPr>
            <w:tcW w:w="30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B4D693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0.60</w:t>
            </w:r>
          </w:p>
        </w:tc>
        <w:tc>
          <w:tcPr>
            <w:tcW w:w="44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98B857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0.31 - 1.16</w:t>
            </w:r>
          </w:p>
        </w:tc>
        <w:tc>
          <w:tcPr>
            <w:tcW w:w="40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E4D3DF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0.124</w:t>
            </w:r>
          </w:p>
        </w:tc>
        <w:tc>
          <w:tcPr>
            <w:tcW w:w="9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A0EBEE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</w:p>
        </w:tc>
        <w:tc>
          <w:tcPr>
            <w:tcW w:w="28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87BBBE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6.45</w:t>
            </w:r>
          </w:p>
        </w:tc>
        <w:tc>
          <w:tcPr>
            <w:tcW w:w="48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3A16ED" w14:textId="77777777" w:rsidR="00CD2FDA" w:rsidRPr="00E02C05" w:rsidRDefault="00CD2FDA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lang w:eastAsia="en-CA"/>
              </w:rPr>
              <w:t>3.29 - 12.64</w:t>
            </w:r>
          </w:p>
        </w:tc>
        <w:tc>
          <w:tcPr>
            <w:tcW w:w="4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8E7710" w14:textId="77777777" w:rsidR="00CD2FDA" w:rsidRPr="00E02C05" w:rsidRDefault="006F305B" w:rsidP="0015169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lang w:eastAsia="en-CA"/>
              </w:rPr>
              <w:t>5.40×10</w:t>
            </w:r>
            <w:r w:rsidRPr="006F305B">
              <w:rPr>
                <w:rFonts w:ascii="Times New Roman" w:eastAsia="Times New Roman" w:hAnsi="Times New Roman" w:cs="Times New Roman"/>
                <w:vertAlign w:val="superscript"/>
                <w:lang w:eastAsia="en-CA"/>
              </w:rPr>
              <w:t>-</w:t>
            </w:r>
            <w:r w:rsidR="00CD2FDA" w:rsidRPr="006F305B">
              <w:rPr>
                <w:rFonts w:ascii="Times New Roman" w:eastAsia="Times New Roman" w:hAnsi="Times New Roman" w:cs="Times New Roman"/>
                <w:vertAlign w:val="superscript"/>
                <w:lang w:eastAsia="en-CA"/>
              </w:rPr>
              <w:t>8</w:t>
            </w:r>
          </w:p>
        </w:tc>
      </w:tr>
    </w:tbl>
    <w:p w14:paraId="0F1F889B" w14:textId="77777777" w:rsidR="009B1254" w:rsidRDefault="009B1254" w:rsidP="0015169D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47C85A94" w14:textId="77777777" w:rsidR="00D03567" w:rsidRDefault="00CD2FDA" w:rsidP="0015169D">
      <w:pPr>
        <w:spacing w:line="240" w:lineRule="auto"/>
        <w:rPr>
          <w:rFonts w:ascii="Times New Roman" w:hAnsi="Times New Roman" w:cs="Times New Roman"/>
          <w:sz w:val="24"/>
          <w:szCs w:val="24"/>
        </w:rPr>
        <w:sectPr w:rsidR="00D03567" w:rsidSect="00D03567">
          <w:pgSz w:w="15840" w:h="12240" w:orient="landscape"/>
          <w:pgMar w:top="1440" w:right="1440" w:bottom="1440" w:left="1440" w:header="708" w:footer="708" w:gutter="0"/>
          <w:cols w:space="708"/>
          <w:docGrid w:linePitch="360"/>
        </w:sectPr>
      </w:pPr>
      <w:r w:rsidRPr="00E02C05">
        <w:rPr>
          <w:rFonts w:ascii="Times New Roman" w:hAnsi="Times New Roman" w:cs="Times New Roman"/>
          <w:sz w:val="24"/>
          <w:szCs w:val="24"/>
        </w:rPr>
        <w:t>OR: odds ratio for metastasis (i</w:t>
      </w:r>
      <w:r w:rsidR="009A7A9F" w:rsidRPr="00E02C05">
        <w:rPr>
          <w:rFonts w:ascii="Times New Roman" w:hAnsi="Times New Roman" w:cs="Times New Roman"/>
          <w:sz w:val="24"/>
          <w:szCs w:val="24"/>
        </w:rPr>
        <w:t>.</w:t>
      </w:r>
      <w:r w:rsidRPr="00E02C05">
        <w:rPr>
          <w:rFonts w:ascii="Times New Roman" w:hAnsi="Times New Roman" w:cs="Times New Roman"/>
          <w:sz w:val="24"/>
          <w:szCs w:val="24"/>
        </w:rPr>
        <w:t xml:space="preserve">e. probability of being in </w:t>
      </w:r>
      <w:r w:rsidR="001E2694" w:rsidRPr="00E02C05">
        <w:rPr>
          <w:rFonts w:ascii="Times New Roman" w:hAnsi="Times New Roman" w:cs="Times New Roman"/>
          <w:sz w:val="24"/>
          <w:szCs w:val="24"/>
        </w:rPr>
        <w:t xml:space="preserve">the </w:t>
      </w:r>
      <w:r w:rsidRPr="00E02C05">
        <w:rPr>
          <w:rFonts w:ascii="Times New Roman" w:hAnsi="Times New Roman" w:cs="Times New Roman"/>
          <w:sz w:val="24"/>
          <w:szCs w:val="24"/>
        </w:rPr>
        <w:t xml:space="preserve">susceptible group). OR compares metastasis proportion in subgroup </w:t>
      </w:r>
      <w:r w:rsidRPr="00E02C05">
        <w:rPr>
          <w:rFonts w:ascii="Times New Roman" w:hAnsi="Times New Roman" w:cs="Times New Roman"/>
          <w:i/>
          <w:sz w:val="24"/>
          <w:szCs w:val="24"/>
        </w:rPr>
        <w:t>a</w:t>
      </w:r>
      <w:r w:rsidRPr="00E02C05">
        <w:rPr>
          <w:rFonts w:ascii="Times New Roman" w:hAnsi="Times New Roman" w:cs="Times New Roman"/>
          <w:sz w:val="24"/>
          <w:szCs w:val="24"/>
        </w:rPr>
        <w:t xml:space="preserve"> with that in subgroup </w:t>
      </w:r>
      <w:r w:rsidRPr="00E02C05">
        <w:rPr>
          <w:rFonts w:ascii="Times New Roman" w:hAnsi="Times New Roman" w:cs="Times New Roman"/>
          <w:i/>
          <w:sz w:val="24"/>
          <w:szCs w:val="24"/>
        </w:rPr>
        <w:t>b</w:t>
      </w:r>
      <w:r w:rsidRPr="00E02C05">
        <w:rPr>
          <w:rFonts w:ascii="Times New Roman" w:hAnsi="Times New Roman" w:cs="Times New Roman"/>
          <w:sz w:val="24"/>
          <w:szCs w:val="24"/>
        </w:rPr>
        <w:t xml:space="preserve">. HR: hazard ratio for time to metastasis among </w:t>
      </w:r>
      <w:r w:rsidR="001E2694" w:rsidRPr="00E02C05">
        <w:rPr>
          <w:rFonts w:ascii="Times New Roman" w:hAnsi="Times New Roman" w:cs="Times New Roman"/>
          <w:sz w:val="24"/>
          <w:szCs w:val="24"/>
        </w:rPr>
        <w:t>susceptible patients</w:t>
      </w:r>
      <w:r w:rsidRPr="00E02C05">
        <w:rPr>
          <w:rFonts w:ascii="Times New Roman" w:hAnsi="Times New Roman" w:cs="Times New Roman"/>
          <w:sz w:val="24"/>
          <w:szCs w:val="24"/>
        </w:rPr>
        <w:t xml:space="preserve">. HR compares metastasis rate in subgroup </w:t>
      </w:r>
      <w:r w:rsidRPr="00E02C05">
        <w:rPr>
          <w:rFonts w:ascii="Times New Roman" w:hAnsi="Times New Roman" w:cs="Times New Roman"/>
          <w:i/>
          <w:sz w:val="24"/>
          <w:szCs w:val="24"/>
        </w:rPr>
        <w:t>a</w:t>
      </w:r>
      <w:r w:rsidRPr="00E02C05">
        <w:rPr>
          <w:rFonts w:ascii="Times New Roman" w:hAnsi="Times New Roman" w:cs="Times New Roman"/>
          <w:sz w:val="24"/>
          <w:szCs w:val="24"/>
        </w:rPr>
        <w:t xml:space="preserve"> with that in subgroup </w:t>
      </w:r>
      <w:r w:rsidRPr="00E02C05">
        <w:rPr>
          <w:rFonts w:ascii="Times New Roman" w:hAnsi="Times New Roman" w:cs="Times New Roman"/>
          <w:i/>
          <w:sz w:val="24"/>
          <w:szCs w:val="24"/>
        </w:rPr>
        <w:t>b</w:t>
      </w:r>
      <w:r w:rsidRPr="00E02C05">
        <w:rPr>
          <w:rFonts w:ascii="Times New Roman" w:hAnsi="Times New Roman" w:cs="Times New Roman"/>
          <w:sz w:val="24"/>
          <w:szCs w:val="24"/>
        </w:rPr>
        <w:t xml:space="preserve"> among those who are susceptible to metastasis.</w:t>
      </w:r>
      <w:r w:rsidR="000B40AA" w:rsidRPr="00E02C05">
        <w:rPr>
          <w:rFonts w:ascii="Times New Roman" w:hAnsi="Times New Roman" w:cs="Times New Roman"/>
          <w:sz w:val="24"/>
          <w:szCs w:val="24"/>
        </w:rPr>
        <w:t xml:space="preserve"> </w:t>
      </w:r>
      <w:r w:rsidRPr="00E02C05">
        <w:rPr>
          <w:rFonts w:ascii="Times New Roman" w:hAnsi="Times New Roman" w:cs="Times New Roman"/>
          <w:sz w:val="24"/>
          <w:szCs w:val="24"/>
        </w:rPr>
        <w:t>CI: confidence interval</w:t>
      </w:r>
      <w:r w:rsidR="0092152A">
        <w:rPr>
          <w:rFonts w:ascii="Times New Roman" w:hAnsi="Times New Roman" w:cs="Times New Roman"/>
          <w:sz w:val="24"/>
          <w:szCs w:val="24"/>
        </w:rPr>
        <w:t>.</w:t>
      </w:r>
    </w:p>
    <w:p w14:paraId="6C47C96A" w14:textId="7190B11A" w:rsidR="0021342A" w:rsidRPr="00E02C05" w:rsidRDefault="00A310AD" w:rsidP="0021342A">
      <w:pPr>
        <w:rPr>
          <w:rFonts w:ascii="Times New Roman" w:hAnsi="Times New Roman" w:cs="Times New Roman"/>
          <w:sz w:val="24"/>
          <w:szCs w:val="24"/>
        </w:rPr>
      </w:pPr>
      <w:r w:rsidRPr="00744738"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ry </w:t>
      </w:r>
      <w:r w:rsidR="0021342A" w:rsidRPr="00744738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4C79CF" w:rsidRPr="00744738">
        <w:rPr>
          <w:rFonts w:ascii="Times New Roman" w:hAnsi="Times New Roman" w:cs="Times New Roman"/>
          <w:b/>
          <w:sz w:val="24"/>
          <w:szCs w:val="24"/>
        </w:rPr>
        <w:t>1</w:t>
      </w:r>
      <w:r w:rsidR="0021342A" w:rsidRPr="00744738">
        <w:rPr>
          <w:rFonts w:ascii="Times New Roman" w:hAnsi="Times New Roman" w:cs="Times New Roman"/>
          <w:b/>
          <w:sz w:val="24"/>
          <w:szCs w:val="24"/>
        </w:rPr>
        <w:t>.</w:t>
      </w:r>
      <w:r w:rsidR="0021342A" w:rsidRPr="00E02C05">
        <w:rPr>
          <w:rFonts w:ascii="Times New Roman" w:hAnsi="Times New Roman" w:cs="Times New Roman"/>
          <w:sz w:val="24"/>
          <w:szCs w:val="24"/>
        </w:rPr>
        <w:t xml:space="preserve"> Conditional survival functions for the </w:t>
      </w:r>
      <w:r w:rsidR="005726BC" w:rsidRPr="00E02C05">
        <w:rPr>
          <w:rFonts w:ascii="Times New Roman" w:hAnsi="Times New Roman" w:cs="Times New Roman"/>
          <w:sz w:val="24"/>
          <w:szCs w:val="24"/>
        </w:rPr>
        <w:t xml:space="preserve">nine </w:t>
      </w:r>
      <w:r w:rsidR="0021342A" w:rsidRPr="00E02C05">
        <w:rPr>
          <w:rFonts w:ascii="Times New Roman" w:hAnsi="Times New Roman" w:cs="Times New Roman"/>
          <w:sz w:val="24"/>
          <w:szCs w:val="24"/>
        </w:rPr>
        <w:t>SNPs identified in the univariable analysis using the mixture cure model</w:t>
      </w:r>
    </w:p>
    <w:p w14:paraId="1906C5B2" w14:textId="77777777" w:rsidR="0021342A" w:rsidRPr="00E02C05" w:rsidRDefault="0021342A" w:rsidP="0021342A">
      <w:pPr>
        <w:rPr>
          <w:rFonts w:ascii="Times New Roman" w:hAnsi="Times New Roman" w:cs="Times New Roman"/>
          <w:sz w:val="24"/>
          <w:szCs w:val="24"/>
        </w:rPr>
      </w:pPr>
      <w:r w:rsidRPr="00E02C05">
        <w:rPr>
          <w:rFonts w:ascii="Times New Roman" w:hAnsi="Times New Roman" w:cs="Times New Roman"/>
          <w:sz w:val="24"/>
          <w:szCs w:val="24"/>
        </w:rPr>
        <w:t xml:space="preserve">  </w:t>
      </w:r>
      <w:r w:rsidRPr="00E02C05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6F910DED" wp14:editId="2AD039C8">
            <wp:extent cx="1944000" cy="194400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ond rs12949587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44000" cy="194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E02C05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11456ABA" wp14:editId="2F1C1679">
            <wp:extent cx="1944000" cy="1944000"/>
            <wp:effectExtent l="0" t="0" r="0" b="0"/>
            <wp:docPr id="224" name="Picture 2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ond rs5749032.jp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44000" cy="194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E02C05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6396DC92" wp14:editId="2D98CB38">
            <wp:extent cx="1944000" cy="1944000"/>
            <wp:effectExtent l="0" t="0" r="0" b="0"/>
            <wp:docPr id="56" name="Picture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ond rs7153665.jp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44000" cy="194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E02C05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59B8F8B0" wp14:editId="28294D82">
            <wp:extent cx="1944000" cy="1944000"/>
            <wp:effectExtent l="0" t="0" r="0" b="0"/>
            <wp:docPr id="58" name="Picture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ond rs756055.jp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44000" cy="194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E02C05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538F3856" wp14:editId="3871195A">
            <wp:extent cx="1944000" cy="1944000"/>
            <wp:effectExtent l="0" t="0" r="0" b="0"/>
            <wp:docPr id="279" name="Picture 2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ond rs4754687.jp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44000" cy="194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E02C05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65E670ED" wp14:editId="54872F21">
            <wp:extent cx="1944000" cy="1944000"/>
            <wp:effectExtent l="0" t="0" r="0" b="0"/>
            <wp:docPr id="280" name="Picture 2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ond rs3815652.jp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44000" cy="194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E02C05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6127E891" wp14:editId="5311EBE0">
            <wp:extent cx="1944000" cy="1944000"/>
            <wp:effectExtent l="0" t="0" r="0" b="0"/>
            <wp:docPr id="281" name="Picture 2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ond rs6110524.jp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44000" cy="194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E02C05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7192CB1C" wp14:editId="2786F01A">
            <wp:extent cx="1944000" cy="1944000"/>
            <wp:effectExtent l="0" t="0" r="0" b="0"/>
            <wp:docPr id="282" name="Picture 2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ond rs17053011.jpg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44000" cy="194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E02C05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7EB5E3E4" wp14:editId="22F4A8DA">
            <wp:extent cx="1944000" cy="1944000"/>
            <wp:effectExtent l="0" t="0" r="0" b="0"/>
            <wp:docPr id="283" name="Picture 2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ond rs2163746.jpg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44000" cy="194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DAFD94" w14:textId="77777777" w:rsidR="005405D8" w:rsidRPr="00E02C05" w:rsidRDefault="004B47F1" w:rsidP="00725B92">
      <w:pPr>
        <w:rPr>
          <w:rFonts w:ascii="Times New Roman" w:hAnsi="Times New Roman" w:cs="Times New Roman"/>
          <w:sz w:val="24"/>
          <w:szCs w:val="24"/>
        </w:rPr>
        <w:sectPr w:rsidR="005405D8" w:rsidRPr="00E02C05" w:rsidSect="005405D8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  <w:r w:rsidRPr="00E02C05">
        <w:rPr>
          <w:rFonts w:ascii="Times New Roman" w:hAnsi="Times New Roman" w:cs="Times New Roman"/>
          <w:sz w:val="24"/>
          <w:szCs w:val="24"/>
        </w:rPr>
        <w:t xml:space="preserve">Under the assumptions of the mixture cure model, the population is viewed as a mixture of susceptible and non-susceptible individuals to metastasis, where susceptible refers to patients who will experience metastasis and non-susceptible individuals are long-term metastasis-free survivors who are viewed as (statistically) cured. For example, </w:t>
      </w:r>
      <w:r w:rsidRPr="009B1254">
        <w:rPr>
          <w:rFonts w:ascii="Times New Roman" w:hAnsi="Times New Roman" w:cs="Times New Roman"/>
          <w:sz w:val="24"/>
          <w:szCs w:val="24"/>
        </w:rPr>
        <w:t xml:space="preserve">Figure </w:t>
      </w:r>
      <w:r w:rsidR="00632B13">
        <w:rPr>
          <w:rFonts w:ascii="Times New Roman" w:hAnsi="Times New Roman" w:cs="Times New Roman"/>
          <w:sz w:val="24"/>
          <w:szCs w:val="24"/>
        </w:rPr>
        <w:t>3</w:t>
      </w:r>
      <w:r w:rsidRPr="009B1254">
        <w:rPr>
          <w:rFonts w:ascii="Times New Roman" w:hAnsi="Times New Roman" w:cs="Times New Roman"/>
          <w:sz w:val="24"/>
          <w:szCs w:val="24"/>
        </w:rPr>
        <w:t>a</w:t>
      </w:r>
      <w:r w:rsidRPr="00E02C05">
        <w:rPr>
          <w:rFonts w:ascii="Times New Roman" w:hAnsi="Times New Roman" w:cs="Times New Roman"/>
          <w:sz w:val="24"/>
          <w:szCs w:val="24"/>
        </w:rPr>
        <w:t xml:space="preserve"> shows the Kaplan-Meier estimate of the survival curves of time-to-metastasis (</w:t>
      </w:r>
      <m:oMath>
        <m:r>
          <w:rPr>
            <w:rFonts w:ascii="Cambria Math" w:hAnsi="Cambria Math" w:cs="Times New Roman"/>
            <w:sz w:val="24"/>
            <w:szCs w:val="24"/>
          </w:rPr>
          <m:t>T</m:t>
        </m:r>
      </m:oMath>
      <w:r w:rsidRPr="00E02C05">
        <w:rPr>
          <w:rFonts w:ascii="Times New Roman" w:hAnsi="Times New Roman" w:cs="Times New Roman"/>
          <w:sz w:val="24"/>
          <w:szCs w:val="24"/>
        </w:rPr>
        <w:t xml:space="preserve">) for each genotype category of a specific SNP rs5749032 (i.e., Kaplan-Meier estimates of the survival function </w:t>
      </w:r>
      <m:oMath>
        <m:r>
          <w:rPr>
            <w:rFonts w:ascii="Cambria Math" w:hAnsi="Cambria Math" w:cs="Times New Roman"/>
            <w:sz w:val="24"/>
            <w:szCs w:val="24"/>
          </w:rPr>
          <m:t>S(t|x) = Pr(T&gt;t|x)</m:t>
        </m:r>
      </m:oMath>
      <w:r w:rsidR="009B1254">
        <w:rPr>
          <w:rFonts w:ascii="Times New Roman" w:hAnsi="Times New Roman" w:cs="Times New Roman"/>
          <w:sz w:val="24"/>
          <w:szCs w:val="24"/>
        </w:rPr>
        <w:t xml:space="preserve"> </w:t>
      </w:r>
      <w:r w:rsidRPr="00E02C05">
        <w:rPr>
          <w:rFonts w:ascii="Times New Roman" w:hAnsi="Times New Roman" w:cs="Times New Roman"/>
          <w:sz w:val="24"/>
          <w:szCs w:val="24"/>
        </w:rPr>
        <w:t xml:space="preserve">where </w:t>
      </w:r>
      <m:oMath>
        <m:r>
          <w:rPr>
            <w:rFonts w:ascii="Cambria Math" w:hAnsi="Cambria Math" w:cs="Times New Roman"/>
            <w:sz w:val="24"/>
            <w:szCs w:val="24"/>
          </w:rPr>
          <m:t>x</m:t>
        </m:r>
      </m:oMath>
      <w:r w:rsidRPr="00E02C05">
        <w:rPr>
          <w:rFonts w:ascii="Times New Roman" w:hAnsi="Times New Roman" w:cs="Times New Roman"/>
          <w:sz w:val="24"/>
          <w:szCs w:val="24"/>
        </w:rPr>
        <w:t xml:space="preserve"> denotes the covariate (genotype category of the corresponding polymorphism)). On the other hand, the plots in this figure show the estimated conditional </w:t>
      </w:r>
      <w:r w:rsidRPr="00E02C05">
        <w:rPr>
          <w:rFonts w:ascii="Times New Roman" w:hAnsi="Times New Roman" w:cs="Times New Roman"/>
          <w:sz w:val="24"/>
          <w:szCs w:val="24"/>
        </w:rPr>
        <w:lastRenderedPageBreak/>
        <w:t xml:space="preserve">survival curves for the susceptible group under each </w:t>
      </w:r>
      <m:oMath>
        <m:r>
          <w:rPr>
            <w:rFonts w:ascii="Cambria Math" w:hAnsi="Cambria Math" w:cs="Times New Roman"/>
            <w:sz w:val="24"/>
            <w:szCs w:val="24"/>
          </w:rPr>
          <m:t>x</m:t>
        </m:r>
      </m:oMath>
      <w:r w:rsidRPr="00E02C05">
        <w:rPr>
          <w:rFonts w:ascii="Times New Roman" w:hAnsi="Times New Roman" w:cs="Times New Roman"/>
          <w:sz w:val="24"/>
          <w:szCs w:val="24"/>
        </w:rPr>
        <w:t xml:space="preserve"> level (i.e., Kaplan-Meier estimates of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S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0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(t|x) = Pr(T &gt; t | susceptible group, x)</m:t>
        </m:r>
      </m:oMath>
      <w:r w:rsidRPr="00E02C05">
        <w:rPr>
          <w:rFonts w:ascii="Times New Roman" w:hAnsi="Times New Roman" w:cs="Times New Roman"/>
          <w:sz w:val="24"/>
          <w:szCs w:val="24"/>
        </w:rPr>
        <w:t xml:space="preserve"> which is the probability that the susceptible person will survive beyond a specified time </w:t>
      </w:r>
      <m:oMath>
        <m:r>
          <w:rPr>
            <w:rFonts w:ascii="Cambria Math" w:hAnsi="Cambria Math" w:cs="Times New Roman"/>
            <w:sz w:val="24"/>
            <w:szCs w:val="24"/>
          </w:rPr>
          <m:t>t</m:t>
        </m:r>
      </m:oMath>
      <w:r w:rsidRPr="00E02C05">
        <w:rPr>
          <w:rFonts w:ascii="Times New Roman" w:hAnsi="Times New Roman" w:cs="Times New Roman"/>
          <w:sz w:val="24"/>
          <w:szCs w:val="24"/>
        </w:rPr>
        <w:t xml:space="preserve"> without metastasis). Hence, in </w:t>
      </w:r>
      <w:r w:rsidRPr="009B1254">
        <w:rPr>
          <w:rFonts w:ascii="Times New Roman" w:hAnsi="Times New Roman" w:cs="Times New Roman"/>
          <w:sz w:val="24"/>
          <w:szCs w:val="24"/>
        </w:rPr>
        <w:t xml:space="preserve">Figure </w:t>
      </w:r>
      <w:r w:rsidR="00632B13">
        <w:rPr>
          <w:rFonts w:ascii="Times New Roman" w:hAnsi="Times New Roman" w:cs="Times New Roman"/>
          <w:sz w:val="24"/>
          <w:szCs w:val="24"/>
        </w:rPr>
        <w:t>3</w:t>
      </w:r>
      <w:r w:rsidRPr="009B1254">
        <w:rPr>
          <w:rFonts w:ascii="Times New Roman" w:hAnsi="Times New Roman" w:cs="Times New Roman"/>
          <w:sz w:val="24"/>
          <w:szCs w:val="24"/>
        </w:rPr>
        <w:t>a</w:t>
      </w:r>
      <w:r w:rsidRPr="00E02C05">
        <w:rPr>
          <w:rFonts w:ascii="Times New Roman" w:hAnsi="Times New Roman" w:cs="Times New Roman"/>
          <w:sz w:val="24"/>
          <w:szCs w:val="24"/>
        </w:rPr>
        <w:t xml:space="preserve">, the probability of survival is for the population under consideration including both susceptible and non-susceptible individuals, but the plots in this figure are for the survival function of time-to-metastasis in the group of susceptible individuals. The conditional survival curves for the susceptible group are obtained from the mixture cure model </w:t>
      </w:r>
      <m:oMath>
        <m:r>
          <w:rPr>
            <w:rFonts w:ascii="Cambria Math" w:hAnsi="Cambria Math" w:cs="Times New Roman"/>
            <w:sz w:val="24"/>
            <w:szCs w:val="24"/>
          </w:rPr>
          <m:t>S(t|x) = Pr(T&gt;t|x) = p(x)+(1-p(x))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S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0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(t|x)</m:t>
        </m:r>
      </m:oMath>
      <w:r w:rsidRPr="00E02C05">
        <w:rPr>
          <w:rFonts w:ascii="Times New Roman" w:hAnsi="Times New Roman" w:cs="Times New Roman"/>
          <w:sz w:val="24"/>
          <w:szCs w:val="24"/>
        </w:rPr>
        <w:t xml:space="preserve"> where </w:t>
      </w:r>
      <m:oMath>
        <m:r>
          <w:rPr>
            <w:rFonts w:ascii="Cambria Math" w:hAnsi="Cambria Math" w:cs="Times New Roman"/>
            <w:sz w:val="24"/>
            <w:szCs w:val="24"/>
          </w:rPr>
          <m:t>p(x)</m:t>
        </m:r>
      </m:oMath>
      <w:r w:rsidRPr="00E02C05">
        <w:rPr>
          <w:rFonts w:ascii="Times New Roman" w:hAnsi="Times New Roman" w:cs="Times New Roman"/>
          <w:sz w:val="24"/>
          <w:szCs w:val="24"/>
        </w:rPr>
        <w:t xml:space="preserve"> denotes the probability of being long-term metastasis-free survivor and thus </w:t>
      </w:r>
      <m:oMath>
        <m:r>
          <w:rPr>
            <w:rFonts w:ascii="Cambria Math" w:hAnsi="Cambria Math" w:cs="Times New Roman"/>
            <w:sz w:val="24"/>
            <w:szCs w:val="24"/>
          </w:rPr>
          <m:t>1-p(x)</m:t>
        </m:r>
      </m:oMath>
      <w:r w:rsidRPr="00E02C05">
        <w:rPr>
          <w:rFonts w:ascii="Times New Roman" w:hAnsi="Times New Roman" w:cs="Times New Roman"/>
          <w:sz w:val="24"/>
          <w:szCs w:val="24"/>
        </w:rPr>
        <w:t xml:space="preserve"> is the probability of being susceptible to metastasis. Hence, the curves in this figure were obtained by plugging the Kaplan-Meier estimates of </w:t>
      </w:r>
      <m:oMath>
        <m:r>
          <w:rPr>
            <w:rFonts w:ascii="Cambria Math" w:hAnsi="Cambria Math" w:cs="Times New Roman"/>
            <w:sz w:val="24"/>
            <w:szCs w:val="24"/>
          </w:rPr>
          <m:t>S(t|x)</m:t>
        </m:r>
      </m:oMath>
      <w:r w:rsidRPr="00E02C05">
        <w:rPr>
          <w:rFonts w:ascii="Times New Roman" w:hAnsi="Times New Roman" w:cs="Times New Roman"/>
          <w:sz w:val="24"/>
          <w:szCs w:val="24"/>
        </w:rPr>
        <w:t xml:space="preserve"> and </w:t>
      </w:r>
      <m:oMath>
        <m:r>
          <w:rPr>
            <w:rFonts w:ascii="Cambria Math" w:hAnsi="Cambria Math" w:cs="Times New Roman"/>
            <w:sz w:val="24"/>
            <w:szCs w:val="24"/>
          </w:rPr>
          <m:t>p(x)</m:t>
        </m:r>
      </m:oMath>
      <w:r w:rsidRPr="00E02C05">
        <w:rPr>
          <w:rFonts w:ascii="Times New Roman" w:hAnsi="Times New Roman" w:cs="Times New Roman"/>
          <w:sz w:val="24"/>
          <w:szCs w:val="24"/>
        </w:rPr>
        <w:t xml:space="preserve"> in</w:t>
      </w:r>
      <w:r w:rsidR="00725B92" w:rsidRPr="00E02C05">
        <w:rPr>
          <w:rFonts w:ascii="Times New Roman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S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0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(t|x) = (S(t|x)-p(x))/(1-p(x))</m:t>
        </m:r>
      </m:oMath>
      <w:r w:rsidRPr="00E02C0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33EEE47" w14:textId="560398BD" w:rsidR="005726BC" w:rsidRPr="00E02C05" w:rsidRDefault="002B0A50" w:rsidP="004C6A64">
      <w:pPr>
        <w:spacing w:after="0"/>
        <w:rPr>
          <w:rFonts w:ascii="Times New Roman" w:hAnsi="Times New Roman" w:cs="Times New Roman"/>
          <w:sz w:val="24"/>
          <w:szCs w:val="24"/>
        </w:rPr>
      </w:pPr>
      <w:r w:rsidRPr="00744738"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ry Table </w:t>
      </w:r>
      <w:r w:rsidR="0022116F" w:rsidRPr="00744738">
        <w:rPr>
          <w:rFonts w:ascii="Times New Roman" w:hAnsi="Times New Roman" w:cs="Times New Roman"/>
          <w:b/>
          <w:sz w:val="24"/>
          <w:szCs w:val="24"/>
        </w:rPr>
        <w:t>4</w:t>
      </w:r>
      <w:r w:rsidRPr="00744738">
        <w:rPr>
          <w:rFonts w:ascii="Times New Roman" w:hAnsi="Times New Roman" w:cs="Times New Roman"/>
          <w:b/>
          <w:sz w:val="24"/>
          <w:szCs w:val="24"/>
        </w:rPr>
        <w:t>.</w:t>
      </w:r>
      <w:r w:rsidRPr="003152C3">
        <w:rPr>
          <w:rFonts w:ascii="Times New Roman" w:hAnsi="Times New Roman" w:cs="Times New Roman"/>
          <w:sz w:val="24"/>
          <w:szCs w:val="24"/>
        </w:rPr>
        <w:t xml:space="preserve"> </w:t>
      </w:r>
      <w:r w:rsidR="0021342A" w:rsidRPr="00E02C05">
        <w:rPr>
          <w:rFonts w:ascii="Times New Roman" w:hAnsi="Times New Roman" w:cs="Times New Roman"/>
          <w:sz w:val="24"/>
          <w:szCs w:val="24"/>
        </w:rPr>
        <w:t>Results for all significan</w:t>
      </w:r>
      <w:r w:rsidR="00751CF2">
        <w:rPr>
          <w:rFonts w:ascii="Times New Roman" w:hAnsi="Times New Roman" w:cs="Times New Roman"/>
          <w:sz w:val="24"/>
          <w:szCs w:val="24"/>
        </w:rPr>
        <w:t>t SNPs in the univariable Cox proportional hazards</w:t>
      </w:r>
      <w:r w:rsidR="0021342A" w:rsidRPr="00E02C05">
        <w:rPr>
          <w:rFonts w:ascii="Times New Roman" w:hAnsi="Times New Roman" w:cs="Times New Roman"/>
          <w:sz w:val="24"/>
          <w:szCs w:val="24"/>
        </w:rPr>
        <w:t xml:space="preserve"> analysis and subsequent multivariable results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2215"/>
        <w:gridCol w:w="2658"/>
        <w:gridCol w:w="962"/>
        <w:gridCol w:w="1842"/>
        <w:gridCol w:w="1225"/>
        <w:gridCol w:w="348"/>
        <w:gridCol w:w="964"/>
        <w:gridCol w:w="1737"/>
        <w:gridCol w:w="1225"/>
      </w:tblGrid>
      <w:tr w:rsidR="00CA583D" w:rsidRPr="00E02C05" w14:paraId="10AABD9E" w14:textId="77777777" w:rsidTr="00E24BE5">
        <w:trPr>
          <w:trHeight w:val="300"/>
        </w:trPr>
        <w:tc>
          <w:tcPr>
            <w:tcW w:w="841" w:type="pct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81FFD" w14:textId="77777777" w:rsidR="00CA583D" w:rsidRPr="00E02C05" w:rsidRDefault="00CA583D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t>Genomic Location</w:t>
            </w:r>
          </w:p>
        </w:tc>
        <w:tc>
          <w:tcPr>
            <w:tcW w:w="1009" w:type="pct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01309" w14:textId="77777777" w:rsidR="00CA583D" w:rsidRPr="00E02C05" w:rsidRDefault="00CA583D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proofErr w:type="spellStart"/>
            <w:r w:rsidRPr="00E02C0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t>rs</w:t>
            </w:r>
            <w:proofErr w:type="spellEnd"/>
            <w:r w:rsidRPr="00E02C0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t xml:space="preserve"> Number (Genotype)</w:t>
            </w:r>
          </w:p>
        </w:tc>
        <w:tc>
          <w:tcPr>
            <w:tcW w:w="1529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E73036" w14:textId="77777777" w:rsidR="00CA583D" w:rsidRPr="00E02C05" w:rsidRDefault="00CA583D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  <w:t>Univariable</w:t>
            </w:r>
          </w:p>
        </w:tc>
        <w:tc>
          <w:tcPr>
            <w:tcW w:w="132" w:type="pct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16FD8" w14:textId="77777777" w:rsidR="00CA583D" w:rsidRPr="00E02C05" w:rsidRDefault="00CA583D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t> </w:t>
            </w:r>
          </w:p>
        </w:tc>
        <w:tc>
          <w:tcPr>
            <w:tcW w:w="1490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9C7E6B" w14:textId="77777777" w:rsidR="00CA583D" w:rsidRPr="00E02C05" w:rsidRDefault="00CA583D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  <w:t>Multivariable</w:t>
            </w:r>
          </w:p>
        </w:tc>
      </w:tr>
      <w:tr w:rsidR="00CA583D" w:rsidRPr="00E02C05" w14:paraId="3B1B2FAD" w14:textId="77777777" w:rsidTr="00E24BE5">
        <w:trPr>
          <w:trHeight w:val="300"/>
        </w:trPr>
        <w:tc>
          <w:tcPr>
            <w:tcW w:w="841" w:type="pct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391BB6" w14:textId="77777777" w:rsidR="00CA583D" w:rsidRPr="00E02C05" w:rsidRDefault="00CA583D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1009" w:type="pct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E8C945" w14:textId="77777777" w:rsidR="00CA583D" w:rsidRPr="00E02C05" w:rsidRDefault="00CA583D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36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7E1FBB" w14:textId="77777777" w:rsidR="00CA583D" w:rsidRPr="00E02C05" w:rsidRDefault="00CA583D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t>HR</w:t>
            </w:r>
          </w:p>
        </w:tc>
        <w:tc>
          <w:tcPr>
            <w:tcW w:w="6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9408BD" w14:textId="77777777" w:rsidR="00CA583D" w:rsidRPr="00E02C05" w:rsidRDefault="00CA583D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t>95% CI</w:t>
            </w:r>
          </w:p>
        </w:tc>
        <w:tc>
          <w:tcPr>
            <w:tcW w:w="46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1FF48A" w14:textId="77777777" w:rsidR="00CA583D" w:rsidRPr="00E02C05" w:rsidRDefault="00CA583D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t>p-value</w:t>
            </w:r>
          </w:p>
        </w:tc>
        <w:tc>
          <w:tcPr>
            <w:tcW w:w="132" w:type="pct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F54B54" w14:textId="77777777" w:rsidR="00CA583D" w:rsidRPr="00E02C05" w:rsidRDefault="00CA583D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36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57BAF7" w14:textId="77777777" w:rsidR="00CA583D" w:rsidRPr="00E02C05" w:rsidRDefault="00CA583D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  <w:t>HR</w:t>
            </w:r>
          </w:p>
        </w:tc>
        <w:tc>
          <w:tcPr>
            <w:tcW w:w="65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AC93B0" w14:textId="77777777" w:rsidR="00CA583D" w:rsidRPr="00E02C05" w:rsidRDefault="00CA583D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  <w:t>95% CI</w:t>
            </w:r>
          </w:p>
        </w:tc>
        <w:tc>
          <w:tcPr>
            <w:tcW w:w="46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AAA8774" w14:textId="77777777" w:rsidR="00CA583D" w:rsidRPr="00E02C05" w:rsidRDefault="00CA583D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  <w:t>p-value</w:t>
            </w:r>
          </w:p>
        </w:tc>
      </w:tr>
      <w:tr w:rsidR="00E4323E" w:rsidRPr="00E02C05" w14:paraId="6020F1C4" w14:textId="77777777" w:rsidTr="00CA583D">
        <w:trPr>
          <w:trHeight w:val="300"/>
        </w:trPr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00E514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20:16189263</w:t>
            </w:r>
          </w:p>
        </w:tc>
        <w:tc>
          <w:tcPr>
            <w:tcW w:w="10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60F2F4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rs2327990 (TT)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554772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21.97</w:t>
            </w:r>
          </w:p>
        </w:tc>
        <w:tc>
          <w:tcPr>
            <w:tcW w:w="6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A29ADC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8.42 - 57.33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1BB77A" w14:textId="77777777" w:rsidR="0021342A" w:rsidRPr="00E02C05" w:rsidRDefault="004F20E5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2.74×10</w:t>
            </w:r>
            <w:r w:rsidR="0021342A" w:rsidRPr="004F20E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CA"/>
              </w:rPr>
              <w:t>-1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5A76B8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3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961EA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22.58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E053C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8.32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-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61.31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B7D40" w14:textId="77777777" w:rsidR="0021342A" w:rsidRPr="00E02C05" w:rsidRDefault="004F20E5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9.59×10</w:t>
            </w:r>
            <w:r w:rsidR="0021342A" w:rsidRPr="004F20E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-10</w:t>
            </w:r>
          </w:p>
        </w:tc>
      </w:tr>
      <w:tr w:rsidR="00E4323E" w:rsidRPr="00E02C05" w14:paraId="1CDAF581" w14:textId="77777777" w:rsidTr="00CA583D">
        <w:trPr>
          <w:trHeight w:val="300"/>
        </w:trPr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E7CD28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3:134513356</w:t>
            </w:r>
          </w:p>
        </w:tc>
        <w:tc>
          <w:tcPr>
            <w:tcW w:w="10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B67961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rs11918092 (CC)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5B7633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216.98</w:t>
            </w:r>
          </w:p>
        </w:tc>
        <w:tc>
          <w:tcPr>
            <w:tcW w:w="6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D254F2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35.64 - 1321.13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11C09F" w14:textId="77777777" w:rsidR="0021342A" w:rsidRPr="00E02C05" w:rsidRDefault="004F20E5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5.32×10</w:t>
            </w:r>
            <w:r w:rsidRPr="004F20E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4F20E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CA"/>
              </w:rPr>
              <w:t>9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178594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3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C553C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535.33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EA9CC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63.20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-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4534.30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4F07E" w14:textId="77777777" w:rsidR="0021342A" w:rsidRPr="00E02C05" w:rsidRDefault="003C1524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8.23</w:t>
            </w:r>
            <w:r w:rsidR="0035493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×10</w:t>
            </w:r>
            <w:r w:rsidR="0035493A" w:rsidRPr="0035493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35493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9</w:t>
            </w:r>
          </w:p>
        </w:tc>
      </w:tr>
      <w:tr w:rsidR="00E4323E" w:rsidRPr="00E02C05" w14:paraId="7AA1A684" w14:textId="77777777" w:rsidTr="00CA583D">
        <w:trPr>
          <w:trHeight w:val="300"/>
        </w:trPr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0926B7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3:134515336</w:t>
            </w:r>
          </w:p>
        </w:tc>
        <w:tc>
          <w:tcPr>
            <w:tcW w:w="10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1EED95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rs3732568 (AA)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D4253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216.98</w:t>
            </w:r>
          </w:p>
        </w:tc>
        <w:tc>
          <w:tcPr>
            <w:tcW w:w="6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3631C9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35.64 - 1321.13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20B85F" w14:textId="77777777" w:rsidR="0021342A" w:rsidRPr="00E02C05" w:rsidRDefault="004F20E5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5.32×10</w:t>
            </w:r>
            <w:r w:rsidRPr="004F20E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4F20E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CA"/>
              </w:rPr>
              <w:t>9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4DF1E0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3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4DE49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535.33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09467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63.20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-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4534.30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9ECE4" w14:textId="77777777" w:rsidR="0021342A" w:rsidRPr="00E02C05" w:rsidRDefault="0035493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8.23×10</w:t>
            </w:r>
            <w:r w:rsidRPr="0035493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35493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9</w:t>
            </w:r>
          </w:p>
        </w:tc>
      </w:tr>
      <w:tr w:rsidR="00E4323E" w:rsidRPr="00E02C05" w14:paraId="45287389" w14:textId="77777777" w:rsidTr="00CA583D">
        <w:trPr>
          <w:trHeight w:val="300"/>
        </w:trPr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7DFEEE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3:59930672</w:t>
            </w:r>
          </w:p>
        </w:tc>
        <w:tc>
          <w:tcPr>
            <w:tcW w:w="10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A9B65E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rs2366964 (CC)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C6200B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41.19</w:t>
            </w:r>
          </w:p>
        </w:tc>
        <w:tc>
          <w:tcPr>
            <w:tcW w:w="6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C8356B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1.81 - 143.66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B6013E" w14:textId="77777777" w:rsidR="0021342A" w:rsidRPr="00E02C05" w:rsidRDefault="004F20E5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5.40×10</w:t>
            </w:r>
            <w:r w:rsidRPr="004F20E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4F20E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CA"/>
              </w:rPr>
              <w:t>9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5A8A48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3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7AF11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56.53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400E3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14.98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-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213.26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2B28B" w14:textId="77777777" w:rsidR="0021342A" w:rsidRPr="00E02C05" w:rsidRDefault="0035493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2.59×10</w:t>
            </w:r>
            <w:r w:rsidRPr="0035493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35493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9</w:t>
            </w:r>
          </w:p>
        </w:tc>
      </w:tr>
      <w:tr w:rsidR="00E4323E" w:rsidRPr="00E02C05" w14:paraId="61141498" w14:textId="77777777" w:rsidTr="00CA583D">
        <w:trPr>
          <w:trHeight w:val="300"/>
        </w:trPr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E5296F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2:175205513</w:t>
            </w:r>
          </w:p>
        </w:tc>
        <w:tc>
          <w:tcPr>
            <w:tcW w:w="10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7358EB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rs7582977 (CC)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272828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34.32</w:t>
            </w:r>
          </w:p>
        </w:tc>
        <w:tc>
          <w:tcPr>
            <w:tcW w:w="6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3C58E0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25.76 - 700.33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2A7B1F" w14:textId="77777777" w:rsidR="0021342A" w:rsidRPr="00E02C05" w:rsidRDefault="004F20E5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6.02×10</w:t>
            </w:r>
            <w:r w:rsidRPr="004F20E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4F20E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CA"/>
              </w:rPr>
              <w:t>9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1FD8B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3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8C0EB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82.61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DE849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14.50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-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470.67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52E76" w14:textId="77777777" w:rsidR="0021342A" w:rsidRPr="00E02C05" w:rsidRDefault="0035493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6.63×10</w:t>
            </w:r>
            <w:r w:rsidRPr="0035493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35493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7</w:t>
            </w:r>
          </w:p>
        </w:tc>
      </w:tr>
      <w:tr w:rsidR="00E4323E" w:rsidRPr="00E02C05" w14:paraId="3D9BAF88" w14:textId="77777777" w:rsidTr="00CA583D">
        <w:trPr>
          <w:trHeight w:val="300"/>
        </w:trPr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67001B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3:48118782</w:t>
            </w:r>
          </w:p>
        </w:tc>
        <w:tc>
          <w:tcPr>
            <w:tcW w:w="10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7BF36F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rs9534678 (AA)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36CB2D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33.60</w:t>
            </w:r>
          </w:p>
        </w:tc>
        <w:tc>
          <w:tcPr>
            <w:tcW w:w="6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1D8618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25.62 - 696.59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AE0D3A" w14:textId="77777777" w:rsidR="0021342A" w:rsidRPr="00E02C05" w:rsidRDefault="004F20E5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6.26×10</w:t>
            </w:r>
            <w:r w:rsidRPr="004F20E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4F20E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CA"/>
              </w:rPr>
              <w:t>9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3E40FD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3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FF85D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83.96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F7C214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14.71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-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479.13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D5F3E" w14:textId="77777777" w:rsidR="0021342A" w:rsidRPr="00E02C05" w:rsidRDefault="0035493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6.17×10</w:t>
            </w:r>
            <w:r w:rsidRPr="0035493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35493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7</w:t>
            </w:r>
          </w:p>
        </w:tc>
      </w:tr>
      <w:tr w:rsidR="00E4323E" w:rsidRPr="00E02C05" w14:paraId="6C6D1CA6" w14:textId="77777777" w:rsidTr="00CA583D">
        <w:trPr>
          <w:trHeight w:val="300"/>
        </w:trPr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A9BE5D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2:86015121</w:t>
            </w:r>
          </w:p>
        </w:tc>
        <w:tc>
          <w:tcPr>
            <w:tcW w:w="10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F8B3FA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rs13402783 (GG)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D4E84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20.91</w:t>
            </w:r>
          </w:p>
        </w:tc>
        <w:tc>
          <w:tcPr>
            <w:tcW w:w="6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5A0FD8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7.47 - 58.50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1EAEE7" w14:textId="77777777" w:rsidR="0021342A" w:rsidRPr="00E02C05" w:rsidRDefault="004F20E5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6.94×10</w:t>
            </w:r>
            <w:r w:rsidRPr="004F20E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4F20E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CA"/>
              </w:rPr>
              <w:t>9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28C12A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3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73BA6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13.03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855E0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4.50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-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37.78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354E7" w14:textId="77777777" w:rsidR="0021342A" w:rsidRPr="00E02C05" w:rsidRDefault="0035493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2.25×10</w:t>
            </w:r>
            <w:r w:rsidRPr="0035493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35493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6</w:t>
            </w:r>
          </w:p>
        </w:tc>
      </w:tr>
      <w:tr w:rsidR="00E4323E" w:rsidRPr="00E02C05" w14:paraId="42EA3AE7" w14:textId="77777777" w:rsidTr="00CA583D">
        <w:trPr>
          <w:trHeight w:val="300"/>
        </w:trPr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F0FA60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2:86013029</w:t>
            </w:r>
          </w:p>
        </w:tc>
        <w:tc>
          <w:tcPr>
            <w:tcW w:w="10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C20846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rs13386681 (TT)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C41F46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20.79</w:t>
            </w:r>
          </w:p>
        </w:tc>
        <w:tc>
          <w:tcPr>
            <w:tcW w:w="6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F0A2F6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7.47 - 58.50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A88BBC" w14:textId="77777777" w:rsidR="0021342A" w:rsidRPr="00E02C05" w:rsidRDefault="004F20E5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7.40×10</w:t>
            </w:r>
            <w:r w:rsidRPr="004F20E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4F20E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CA"/>
              </w:rPr>
              <w:t>9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05995E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3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97E78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12.86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59AD5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4.43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-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37.27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1C407" w14:textId="77777777" w:rsidR="0021342A" w:rsidRPr="00E02C05" w:rsidRDefault="0035493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2.57×10</w:t>
            </w:r>
            <w:r w:rsidRPr="0035493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35493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6</w:t>
            </w:r>
          </w:p>
        </w:tc>
      </w:tr>
      <w:tr w:rsidR="00E4323E" w:rsidRPr="00E02C05" w14:paraId="56CBD42C" w14:textId="77777777" w:rsidTr="00CA583D">
        <w:trPr>
          <w:trHeight w:val="300"/>
        </w:trPr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E27B39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2:6769988</w:t>
            </w:r>
          </w:p>
        </w:tc>
        <w:tc>
          <w:tcPr>
            <w:tcW w:w="10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9E023D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rs1563948 (AA)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C8B167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34.43</w:t>
            </w:r>
          </w:p>
        </w:tc>
        <w:tc>
          <w:tcPr>
            <w:tcW w:w="6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4AB50D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0.35 - 114.58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109E7F" w14:textId="77777777" w:rsidR="0021342A" w:rsidRPr="00E02C05" w:rsidRDefault="004F20E5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7.97×10</w:t>
            </w:r>
            <w:r w:rsidRPr="004F20E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4F20E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CA"/>
              </w:rPr>
              <w:t>9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9D41C2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3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07E3A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33.97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74D3D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9.57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-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120.54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AF2A6" w14:textId="77777777" w:rsidR="0021342A" w:rsidRPr="00E02C05" w:rsidRDefault="0035493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4.87×10</w:t>
            </w:r>
            <w:r w:rsidRPr="0035493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35493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8</w:t>
            </w:r>
          </w:p>
        </w:tc>
      </w:tr>
      <w:tr w:rsidR="00E4323E" w:rsidRPr="00E02C05" w14:paraId="0429B533" w14:textId="77777777" w:rsidTr="00CA583D">
        <w:trPr>
          <w:trHeight w:val="300"/>
        </w:trPr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977E37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2:6773920</w:t>
            </w:r>
          </w:p>
        </w:tc>
        <w:tc>
          <w:tcPr>
            <w:tcW w:w="10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D1E2D7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rs11692570 (TT)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F82A4B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34.43</w:t>
            </w:r>
          </w:p>
        </w:tc>
        <w:tc>
          <w:tcPr>
            <w:tcW w:w="6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7B776F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0.35 - 114.58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A19E4B" w14:textId="77777777" w:rsidR="0021342A" w:rsidRPr="00E02C05" w:rsidRDefault="004F20E5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7.97×10</w:t>
            </w:r>
            <w:r w:rsidRPr="004F20E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4F20E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CA"/>
              </w:rPr>
              <w:t>9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4242DF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3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0C0B27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33.97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4B318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9.57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-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120.54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78BC4" w14:textId="77777777" w:rsidR="0021342A" w:rsidRPr="00E02C05" w:rsidRDefault="0035493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4.87×10</w:t>
            </w:r>
            <w:r w:rsidRPr="0035493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35493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8</w:t>
            </w:r>
          </w:p>
        </w:tc>
      </w:tr>
      <w:tr w:rsidR="00E4323E" w:rsidRPr="00E02C05" w14:paraId="00A75266" w14:textId="77777777" w:rsidTr="00CA583D">
        <w:trPr>
          <w:trHeight w:val="300"/>
        </w:trPr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191495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2:6777992</w:t>
            </w:r>
          </w:p>
        </w:tc>
        <w:tc>
          <w:tcPr>
            <w:tcW w:w="10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3774AB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rs2219613 (TT)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83841C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34.43</w:t>
            </w:r>
          </w:p>
        </w:tc>
        <w:tc>
          <w:tcPr>
            <w:tcW w:w="6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7004A8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0.35 - 114.58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6F7CBD" w14:textId="77777777" w:rsidR="0021342A" w:rsidRPr="00E02C05" w:rsidRDefault="004F20E5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7.97×10</w:t>
            </w:r>
            <w:r w:rsidRPr="004F20E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4F20E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CA"/>
              </w:rPr>
              <w:t>9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116B74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3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4004E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33.97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C8EE5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9.57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-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120.54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2C9DE" w14:textId="77777777" w:rsidR="0021342A" w:rsidRPr="00E02C05" w:rsidRDefault="0035493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4.87×</w:t>
            </w:r>
            <w:r w:rsidR="00E432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10</w:t>
            </w:r>
            <w:r w:rsidRPr="00E432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E432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8</w:t>
            </w:r>
          </w:p>
        </w:tc>
      </w:tr>
      <w:tr w:rsidR="00E4323E" w:rsidRPr="00E02C05" w14:paraId="33F48DB4" w14:textId="77777777" w:rsidTr="00CA583D">
        <w:trPr>
          <w:trHeight w:val="300"/>
        </w:trPr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10B333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2:6779277</w:t>
            </w:r>
          </w:p>
        </w:tc>
        <w:tc>
          <w:tcPr>
            <w:tcW w:w="10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B78272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rs11694697 (TT)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14295F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34.43</w:t>
            </w:r>
          </w:p>
        </w:tc>
        <w:tc>
          <w:tcPr>
            <w:tcW w:w="6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83C422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0.35 - 114.58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07FCAE" w14:textId="77777777" w:rsidR="0021342A" w:rsidRPr="00E02C05" w:rsidRDefault="004F20E5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7.97×10</w:t>
            </w:r>
            <w:r w:rsidRPr="004F20E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4F20E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CA"/>
              </w:rPr>
              <w:t>9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757F1E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3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A8EEC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33.97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9B23A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9.57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-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120.54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72147" w14:textId="77777777" w:rsidR="0021342A" w:rsidRPr="00E02C05" w:rsidRDefault="00E4323E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4.87×10</w:t>
            </w:r>
            <w:r w:rsidRPr="00E432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E432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8</w:t>
            </w:r>
          </w:p>
        </w:tc>
      </w:tr>
      <w:tr w:rsidR="00E4323E" w:rsidRPr="00E02C05" w14:paraId="2B999FBB" w14:textId="77777777" w:rsidTr="00CA583D">
        <w:trPr>
          <w:trHeight w:val="300"/>
        </w:trPr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ECF9A6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5:148172928</w:t>
            </w:r>
          </w:p>
        </w:tc>
        <w:tc>
          <w:tcPr>
            <w:tcW w:w="10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32252D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rs9285673 (CC)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C92150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36.70</w:t>
            </w:r>
          </w:p>
        </w:tc>
        <w:tc>
          <w:tcPr>
            <w:tcW w:w="6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0FDE78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0.53 - 127.95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D6645A" w14:textId="77777777" w:rsidR="0021342A" w:rsidRPr="00E02C05" w:rsidRDefault="004F20E5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.56×10</w:t>
            </w:r>
            <w:r w:rsidRPr="004F20E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4F20E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CA"/>
              </w:rPr>
              <w:t>8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D4CAD4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3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603D9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19.47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E9E0F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5.41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-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70.13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27399" w14:textId="77777777" w:rsidR="0021342A" w:rsidRPr="00E02C05" w:rsidRDefault="00E4323E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5.60×10</w:t>
            </w:r>
            <w:r w:rsidRPr="00E432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E432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6</w:t>
            </w:r>
          </w:p>
        </w:tc>
      </w:tr>
      <w:tr w:rsidR="00E4323E" w:rsidRPr="00E02C05" w14:paraId="244489A1" w14:textId="77777777" w:rsidTr="00CA583D">
        <w:trPr>
          <w:trHeight w:val="300"/>
        </w:trPr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919908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5:89420974</w:t>
            </w:r>
          </w:p>
        </w:tc>
        <w:tc>
          <w:tcPr>
            <w:tcW w:w="10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A8A86A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rs17201864 (TT)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51C28D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9.06</w:t>
            </w:r>
          </w:p>
        </w:tc>
        <w:tc>
          <w:tcPr>
            <w:tcW w:w="6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A15F1C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6.86 - 52.98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CA7E61" w14:textId="77777777" w:rsidR="0021342A" w:rsidRPr="00E02C05" w:rsidRDefault="004F20E5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.60×10</w:t>
            </w:r>
            <w:r w:rsidRPr="004F20E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4F20E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CA"/>
              </w:rPr>
              <w:t>8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5F1479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3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13981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11.01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7D1A4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3.76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-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32.24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2813A" w14:textId="77777777" w:rsidR="0021342A" w:rsidRPr="00E02C05" w:rsidRDefault="00E4323E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1.20×10</w:t>
            </w:r>
            <w:r w:rsidRPr="00E432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E432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5</w:t>
            </w:r>
          </w:p>
        </w:tc>
      </w:tr>
      <w:tr w:rsidR="00E4323E" w:rsidRPr="00E02C05" w14:paraId="78CA55A4" w14:textId="77777777" w:rsidTr="00CA583D">
        <w:trPr>
          <w:trHeight w:val="300"/>
        </w:trPr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60AD31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9:119519588</w:t>
            </w:r>
          </w:p>
        </w:tc>
        <w:tc>
          <w:tcPr>
            <w:tcW w:w="10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E12A7C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rs1372330 (AA)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27B049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36.51</w:t>
            </w:r>
          </w:p>
        </w:tc>
        <w:tc>
          <w:tcPr>
            <w:tcW w:w="6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A2C72C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0.47 - 127.34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BFB6FB" w14:textId="77777777" w:rsidR="0021342A" w:rsidRPr="00E02C05" w:rsidRDefault="004F20E5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1.67×10</w:t>
            </w:r>
            <w:r w:rsidRPr="004F20E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4F20E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8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DB866A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</w:pPr>
          </w:p>
        </w:tc>
        <w:tc>
          <w:tcPr>
            <w:tcW w:w="3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05212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27.15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953E7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7.66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-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96.27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4BD2D" w14:textId="77777777" w:rsidR="0021342A" w:rsidRPr="00E02C05" w:rsidRDefault="00E4323E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3.20×10</w:t>
            </w:r>
            <w:r w:rsidRPr="00E432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E432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7</w:t>
            </w:r>
          </w:p>
        </w:tc>
      </w:tr>
      <w:tr w:rsidR="00E4323E" w:rsidRPr="00E02C05" w14:paraId="5163B847" w14:textId="77777777" w:rsidTr="00CA583D">
        <w:trPr>
          <w:trHeight w:val="300"/>
        </w:trPr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445CCF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6:91187510</w:t>
            </w:r>
          </w:p>
        </w:tc>
        <w:tc>
          <w:tcPr>
            <w:tcW w:w="10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A917CA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rs1145724 (GG)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0268C4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30.76</w:t>
            </w:r>
          </w:p>
        </w:tc>
        <w:tc>
          <w:tcPr>
            <w:tcW w:w="6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79EC83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9.27 - 102.03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73381A" w14:textId="77777777" w:rsidR="0021342A" w:rsidRPr="00E02C05" w:rsidRDefault="004F20E5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2.14×10</w:t>
            </w:r>
            <w:r w:rsidRPr="004F20E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4F20E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CA"/>
              </w:rPr>
              <w:t>8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3C2778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3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C30155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36.43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6F271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10.21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-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129.93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FCDB8" w14:textId="77777777" w:rsidR="0021342A" w:rsidRPr="00E02C05" w:rsidRDefault="00E4323E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3.00×10</w:t>
            </w:r>
            <w:r w:rsidRPr="00E432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E432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8</w:t>
            </w:r>
          </w:p>
        </w:tc>
      </w:tr>
      <w:tr w:rsidR="00E4323E" w:rsidRPr="00E02C05" w14:paraId="0A0C97D2" w14:textId="77777777" w:rsidTr="00CA583D">
        <w:trPr>
          <w:trHeight w:val="300"/>
        </w:trPr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A14A9D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4:53893156</w:t>
            </w:r>
          </w:p>
        </w:tc>
        <w:tc>
          <w:tcPr>
            <w:tcW w:w="10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B86C89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rs17082301 (AA)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289538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29.98</w:t>
            </w:r>
          </w:p>
        </w:tc>
        <w:tc>
          <w:tcPr>
            <w:tcW w:w="6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149D5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23.29 - 725.52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AA249B" w14:textId="77777777" w:rsidR="0021342A" w:rsidRPr="00E02C05" w:rsidRDefault="004F20E5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2.89×10</w:t>
            </w:r>
            <w:r w:rsidRPr="004F20E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4F20E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CA"/>
              </w:rPr>
              <w:t>8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4B18F0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3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885BC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81.63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F28E9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8.85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-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753.27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11B2E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0.0001</w:t>
            </w:r>
          </w:p>
        </w:tc>
      </w:tr>
      <w:tr w:rsidR="00E4323E" w:rsidRPr="00E02C05" w14:paraId="3758D283" w14:textId="77777777" w:rsidTr="00CA583D">
        <w:trPr>
          <w:trHeight w:val="300"/>
        </w:trPr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28FA2E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:190131750</w:t>
            </w:r>
          </w:p>
        </w:tc>
        <w:tc>
          <w:tcPr>
            <w:tcW w:w="10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12749A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rs10920654 (TT)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101322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76.85</w:t>
            </w:r>
          </w:p>
        </w:tc>
        <w:tc>
          <w:tcPr>
            <w:tcW w:w="6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BADB5E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6.51 - 357.84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7E5AB9" w14:textId="77777777" w:rsidR="0021342A" w:rsidRPr="00E02C05" w:rsidRDefault="004F20E5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3.16×10</w:t>
            </w:r>
            <w:r w:rsidRPr="004F20E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4F20E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CA"/>
              </w:rPr>
              <w:t>8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6B402E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3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9D771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32.48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ABC67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5.86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-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180.04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A97A7" w14:textId="77777777" w:rsidR="0021342A" w:rsidRPr="00E02C05" w:rsidRDefault="00E4323E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6.78×10</w:t>
            </w:r>
            <w:r w:rsidRPr="00E432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E432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5</w:t>
            </w:r>
          </w:p>
        </w:tc>
      </w:tr>
      <w:tr w:rsidR="00E4323E" w:rsidRPr="00E02C05" w14:paraId="0ADD1633" w14:textId="77777777" w:rsidTr="00CA583D">
        <w:trPr>
          <w:trHeight w:val="300"/>
        </w:trPr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90B432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10:98422896</w:t>
            </w:r>
          </w:p>
        </w:tc>
        <w:tc>
          <w:tcPr>
            <w:tcW w:w="10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5DBC60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rs1023741 (CC)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10A363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18.64</w:t>
            </w:r>
          </w:p>
        </w:tc>
        <w:tc>
          <w:tcPr>
            <w:tcW w:w="6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58F830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6.57 - 52.84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362082" w14:textId="77777777" w:rsidR="0021342A" w:rsidRPr="00E02C05" w:rsidRDefault="004F20E5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3.76×10</w:t>
            </w:r>
            <w:r w:rsidRPr="004F20E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4F20E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8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89D140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</w:pPr>
          </w:p>
        </w:tc>
        <w:tc>
          <w:tcPr>
            <w:tcW w:w="3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D5CAA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17.77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8CC7C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5.07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-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62.25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98C02" w14:textId="77777777" w:rsidR="0021342A" w:rsidRPr="00E02C05" w:rsidRDefault="00E4323E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6.87×10</w:t>
            </w:r>
            <w:r w:rsidRPr="00E432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E432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6</w:t>
            </w:r>
          </w:p>
        </w:tc>
      </w:tr>
      <w:tr w:rsidR="00E4323E" w:rsidRPr="00E02C05" w14:paraId="5EFF99C4" w14:textId="77777777" w:rsidTr="00CA583D">
        <w:trPr>
          <w:trHeight w:val="300"/>
        </w:trPr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A96476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4:14296300</w:t>
            </w:r>
          </w:p>
        </w:tc>
        <w:tc>
          <w:tcPr>
            <w:tcW w:w="10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FFD14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rs1426107 (AA)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1CA590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28.08</w:t>
            </w:r>
          </w:p>
        </w:tc>
        <w:tc>
          <w:tcPr>
            <w:tcW w:w="6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0828C0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8.53 - 92.45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104ABB" w14:textId="77777777" w:rsidR="0021342A" w:rsidRPr="00E02C05" w:rsidRDefault="004F20E5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4.13×10</w:t>
            </w:r>
            <w:r w:rsidRPr="004F20E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4F20E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CA"/>
              </w:rPr>
              <w:t>8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0FCF43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3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F0353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14.10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F53A7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2.70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-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73.53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918F7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0.0017</w:t>
            </w:r>
          </w:p>
        </w:tc>
      </w:tr>
      <w:tr w:rsidR="00E4323E" w:rsidRPr="00E02C05" w14:paraId="2E5CB211" w14:textId="77777777" w:rsidTr="00CA583D">
        <w:trPr>
          <w:trHeight w:val="300"/>
        </w:trPr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BACC79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18:40691675</w:t>
            </w:r>
          </w:p>
        </w:tc>
        <w:tc>
          <w:tcPr>
            <w:tcW w:w="10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42F063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rs3861289 (AA)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0CC2CF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19.16</w:t>
            </w:r>
          </w:p>
        </w:tc>
        <w:tc>
          <w:tcPr>
            <w:tcW w:w="6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9A458F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6.62 - 55.40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6B47EF" w14:textId="77777777" w:rsidR="0021342A" w:rsidRPr="00E02C05" w:rsidRDefault="004F20E5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5.04×10</w:t>
            </w:r>
            <w:r w:rsidRPr="004F20E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4F20E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8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B34C28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</w:pPr>
          </w:p>
        </w:tc>
        <w:tc>
          <w:tcPr>
            <w:tcW w:w="3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D5414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8.73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F49EC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2.58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-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29.54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3C796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0.0005</w:t>
            </w:r>
          </w:p>
        </w:tc>
      </w:tr>
      <w:tr w:rsidR="00E4323E" w:rsidRPr="00E02C05" w14:paraId="717B3F3C" w14:textId="77777777" w:rsidTr="00CA583D">
        <w:trPr>
          <w:trHeight w:val="300"/>
        </w:trPr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27F138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7:7396267</w:t>
            </w:r>
          </w:p>
        </w:tc>
        <w:tc>
          <w:tcPr>
            <w:tcW w:w="10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5DD047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rs4265880 (AA)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0C12F4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98.28</w:t>
            </w:r>
          </w:p>
        </w:tc>
        <w:tc>
          <w:tcPr>
            <w:tcW w:w="6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3FE857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8.72 - 515.88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C1394E" w14:textId="77777777" w:rsidR="0021342A" w:rsidRPr="00E02C05" w:rsidRDefault="004F20E5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5.86×10</w:t>
            </w:r>
            <w:r w:rsidRPr="004F20E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4F20E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CA"/>
              </w:rPr>
              <w:t>8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C04E2A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3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35927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64.74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01A57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11.27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-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371.86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F4809" w14:textId="77777777" w:rsidR="0021342A" w:rsidRPr="00E02C05" w:rsidRDefault="00E4323E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2.93×10</w:t>
            </w:r>
            <w:r w:rsidRPr="00E432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E432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6</w:t>
            </w:r>
          </w:p>
        </w:tc>
      </w:tr>
      <w:tr w:rsidR="00E4323E" w:rsidRPr="00E02C05" w14:paraId="5673B2A2" w14:textId="77777777" w:rsidTr="00CA583D">
        <w:trPr>
          <w:trHeight w:val="300"/>
        </w:trPr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35C2F5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7:7397043</w:t>
            </w:r>
          </w:p>
        </w:tc>
        <w:tc>
          <w:tcPr>
            <w:tcW w:w="10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84E2AE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rs4239258 (TT)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91776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98.28</w:t>
            </w:r>
          </w:p>
        </w:tc>
        <w:tc>
          <w:tcPr>
            <w:tcW w:w="6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05D313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8.72 - 515.88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7F4522" w14:textId="77777777" w:rsidR="0021342A" w:rsidRPr="00E02C05" w:rsidRDefault="004F20E5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5.86×10</w:t>
            </w:r>
            <w:r w:rsidRPr="004F20E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4F20E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CA"/>
              </w:rPr>
              <w:t>8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8C2342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3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1891F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64.74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6448E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11.27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-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371.86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0AA57" w14:textId="77777777" w:rsidR="0021342A" w:rsidRPr="00E02C05" w:rsidRDefault="00E4323E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2.93×10</w:t>
            </w:r>
            <w:r w:rsidRPr="00E432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E432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6</w:t>
            </w:r>
          </w:p>
        </w:tc>
      </w:tr>
      <w:tr w:rsidR="00E4323E" w:rsidRPr="00E02C05" w14:paraId="3A1062D2" w14:textId="77777777" w:rsidTr="00CA583D">
        <w:trPr>
          <w:trHeight w:val="300"/>
        </w:trPr>
        <w:tc>
          <w:tcPr>
            <w:tcW w:w="8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98CCCA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7:7404991</w:t>
            </w:r>
          </w:p>
        </w:tc>
        <w:tc>
          <w:tcPr>
            <w:tcW w:w="10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F5365B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rs2228130 (TT)</w:t>
            </w:r>
          </w:p>
        </w:tc>
        <w:tc>
          <w:tcPr>
            <w:tcW w:w="3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32F3C9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98.28</w:t>
            </w:r>
          </w:p>
        </w:tc>
        <w:tc>
          <w:tcPr>
            <w:tcW w:w="6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BF3EBC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8.72 - 515.88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D68E88" w14:textId="77777777" w:rsidR="0021342A" w:rsidRPr="00E02C05" w:rsidRDefault="004F20E5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5.86×10</w:t>
            </w:r>
            <w:r w:rsidRPr="004F20E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4F20E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CA"/>
              </w:rPr>
              <w:t>8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26E840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</w:p>
        </w:tc>
        <w:tc>
          <w:tcPr>
            <w:tcW w:w="3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8A801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64.74</w:t>
            </w: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21683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11.27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-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371.86</w:t>
            </w:r>
          </w:p>
        </w:tc>
        <w:tc>
          <w:tcPr>
            <w:tcW w:w="46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68BDD" w14:textId="77777777" w:rsidR="0021342A" w:rsidRPr="00E02C05" w:rsidRDefault="00E4323E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2.93×10</w:t>
            </w:r>
            <w:r w:rsidRPr="00E432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E432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6</w:t>
            </w:r>
          </w:p>
        </w:tc>
      </w:tr>
      <w:tr w:rsidR="00E4323E" w:rsidRPr="00E02C05" w14:paraId="6A1C4E4B" w14:textId="77777777" w:rsidTr="00CA583D">
        <w:trPr>
          <w:trHeight w:val="300"/>
        </w:trPr>
        <w:tc>
          <w:tcPr>
            <w:tcW w:w="84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ABDB59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7:7418109</w:t>
            </w:r>
          </w:p>
        </w:tc>
        <w:tc>
          <w:tcPr>
            <w:tcW w:w="10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0A9CA1" w14:textId="77777777" w:rsidR="0021342A" w:rsidRPr="00E02C05" w:rsidRDefault="0021342A" w:rsidP="004F77A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rs9989479 (AA)</w:t>
            </w:r>
          </w:p>
        </w:tc>
        <w:tc>
          <w:tcPr>
            <w:tcW w:w="36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27A847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98.28</w:t>
            </w:r>
          </w:p>
        </w:tc>
        <w:tc>
          <w:tcPr>
            <w:tcW w:w="69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6F72D4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18.72 - 515.88</w:t>
            </w:r>
          </w:p>
        </w:tc>
        <w:tc>
          <w:tcPr>
            <w:tcW w:w="46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94E9FC" w14:textId="77777777" w:rsidR="0021342A" w:rsidRPr="00E02C05" w:rsidRDefault="004F20E5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CA"/>
              </w:rPr>
              <w:t>5.86×10</w:t>
            </w:r>
            <w:r w:rsidRPr="004F20E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4F20E5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CA"/>
              </w:rPr>
              <w:t>8</w:t>
            </w:r>
          </w:p>
        </w:tc>
        <w:tc>
          <w:tcPr>
            <w:tcW w:w="13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E14083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CA"/>
              </w:rPr>
              <w:t> </w:t>
            </w:r>
          </w:p>
        </w:tc>
        <w:tc>
          <w:tcPr>
            <w:tcW w:w="36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74C4DE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64.74</w:t>
            </w:r>
          </w:p>
        </w:tc>
        <w:tc>
          <w:tcPr>
            <w:tcW w:w="65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B16C56" w14:textId="77777777" w:rsidR="0021342A" w:rsidRPr="00E02C05" w:rsidRDefault="0021342A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11.27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-</w:t>
            </w:r>
            <w:r w:rsidR="00B54C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E02C0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371.86</w:t>
            </w:r>
          </w:p>
        </w:tc>
        <w:tc>
          <w:tcPr>
            <w:tcW w:w="46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960A76" w14:textId="77777777" w:rsidR="0021342A" w:rsidRPr="00E02C05" w:rsidRDefault="00E4323E" w:rsidP="002134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2.93×10</w:t>
            </w:r>
            <w:r w:rsidRPr="00E432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-</w:t>
            </w:r>
            <w:r w:rsidR="0021342A" w:rsidRPr="00E432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6</w:t>
            </w:r>
          </w:p>
        </w:tc>
      </w:tr>
    </w:tbl>
    <w:p w14:paraId="7430EFCA" w14:textId="533843FA" w:rsidR="00814FA1" w:rsidRDefault="0021342A" w:rsidP="00CD2FDA">
      <w:pPr>
        <w:spacing w:line="240" w:lineRule="auto"/>
        <w:rPr>
          <w:rFonts w:ascii="Times New Roman" w:hAnsi="Times New Roman" w:cs="Times New Roman"/>
          <w:sz w:val="24"/>
          <w:szCs w:val="24"/>
        </w:rPr>
        <w:sectPr w:rsidR="00814FA1" w:rsidSect="00751CF2">
          <w:pgSz w:w="15840" w:h="12240" w:orient="landscape"/>
          <w:pgMar w:top="1440" w:right="1440" w:bottom="1440" w:left="1440" w:header="708" w:footer="708" w:gutter="0"/>
          <w:cols w:space="708"/>
          <w:docGrid w:linePitch="360"/>
        </w:sectPr>
      </w:pPr>
      <w:bookmarkStart w:id="2" w:name="_GoBack"/>
      <w:bookmarkEnd w:id="2"/>
      <w:r w:rsidRPr="00E02C05">
        <w:rPr>
          <w:rFonts w:ascii="Times New Roman" w:hAnsi="Times New Roman" w:cs="Times New Roman"/>
          <w:sz w:val="24"/>
          <w:szCs w:val="24"/>
        </w:rPr>
        <w:t xml:space="preserve">HR: hazard ratio for time to metastasis among </w:t>
      </w:r>
      <w:r w:rsidR="001E2694" w:rsidRPr="00E02C05">
        <w:rPr>
          <w:rFonts w:ascii="Times New Roman" w:hAnsi="Times New Roman" w:cs="Times New Roman"/>
          <w:sz w:val="24"/>
          <w:szCs w:val="24"/>
        </w:rPr>
        <w:t>susceptible patients</w:t>
      </w:r>
      <w:r w:rsidRPr="00E02C05">
        <w:rPr>
          <w:rFonts w:ascii="Times New Roman" w:hAnsi="Times New Roman" w:cs="Times New Roman"/>
          <w:sz w:val="24"/>
          <w:szCs w:val="24"/>
        </w:rPr>
        <w:t>. CI: confidence interval; 5-FU: 5-fluorouracil</w:t>
      </w:r>
    </w:p>
    <w:p w14:paraId="5C451D19" w14:textId="767894D6" w:rsidR="002B0A50" w:rsidRPr="003152C3" w:rsidRDefault="002B0A50" w:rsidP="002B0A50">
      <w:pPr>
        <w:rPr>
          <w:rFonts w:ascii="Times New Roman" w:hAnsi="Times New Roman" w:cs="Times New Roman"/>
          <w:sz w:val="24"/>
          <w:szCs w:val="24"/>
        </w:rPr>
      </w:pPr>
      <w:proofErr w:type="gramStart"/>
      <w:r w:rsidRPr="00D84C6F"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ry Table </w:t>
      </w:r>
      <w:r w:rsidR="0022116F" w:rsidRPr="00D84C6F">
        <w:rPr>
          <w:rFonts w:ascii="Times New Roman" w:hAnsi="Times New Roman" w:cs="Times New Roman"/>
          <w:b/>
          <w:sz w:val="24"/>
          <w:szCs w:val="24"/>
        </w:rPr>
        <w:t>5</w:t>
      </w:r>
      <w:r w:rsidRPr="00D84C6F">
        <w:rPr>
          <w:rFonts w:ascii="Times New Roman" w:hAnsi="Times New Roman" w:cs="Times New Roman"/>
          <w:b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152C3">
        <w:rPr>
          <w:rFonts w:ascii="Times New Roman" w:hAnsi="Times New Roman" w:cs="Times New Roman"/>
          <w:sz w:val="24"/>
          <w:szCs w:val="24"/>
        </w:rPr>
        <w:t xml:space="preserve">Most significant associations with the </w:t>
      </w:r>
      <w:r w:rsidR="00F97ADD">
        <w:rPr>
          <w:rFonts w:ascii="Times New Roman" w:hAnsi="Times New Roman" w:cs="Times New Roman"/>
          <w:sz w:val="24"/>
          <w:szCs w:val="24"/>
        </w:rPr>
        <w:t xml:space="preserve">long-term </w:t>
      </w:r>
      <w:r w:rsidRPr="003152C3">
        <w:rPr>
          <w:rFonts w:ascii="Times New Roman" w:hAnsi="Times New Roman" w:cs="Times New Roman"/>
          <w:sz w:val="24"/>
          <w:szCs w:val="24"/>
        </w:rPr>
        <w:t>risk of metastasis estimated in the univariable mixture cure model</w:t>
      </w:r>
    </w:p>
    <w:tbl>
      <w:tblPr>
        <w:tblStyle w:val="TableGrid"/>
        <w:tblW w:w="13655" w:type="dxa"/>
        <w:tblInd w:w="-60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87"/>
        <w:gridCol w:w="1387"/>
        <w:gridCol w:w="1526"/>
        <w:gridCol w:w="1134"/>
        <w:gridCol w:w="839"/>
        <w:gridCol w:w="1110"/>
        <w:gridCol w:w="694"/>
        <w:gridCol w:w="1249"/>
        <w:gridCol w:w="1110"/>
        <w:gridCol w:w="243"/>
        <w:gridCol w:w="708"/>
        <w:gridCol w:w="1276"/>
        <w:gridCol w:w="992"/>
      </w:tblGrid>
      <w:tr w:rsidR="00CA583D" w:rsidRPr="003152C3" w14:paraId="394EC220" w14:textId="77777777" w:rsidTr="00E24BE5">
        <w:trPr>
          <w:trHeight w:val="690"/>
        </w:trPr>
        <w:tc>
          <w:tcPr>
            <w:tcW w:w="1387" w:type="dxa"/>
            <w:vMerge w:val="restart"/>
            <w:tcBorders>
              <w:bottom w:val="nil"/>
            </w:tcBorders>
            <w:noWrap/>
            <w:vAlign w:val="center"/>
            <w:hideMark/>
          </w:tcPr>
          <w:p w14:paraId="627A3626" w14:textId="77777777" w:rsidR="00CA583D" w:rsidRPr="00D279DC" w:rsidRDefault="00CA583D" w:rsidP="007F3846">
            <w:pPr>
              <w:rPr>
                <w:rFonts w:ascii="Times New Roman" w:hAnsi="Times New Roman" w:cs="Times New Roman"/>
              </w:rPr>
            </w:pPr>
            <w:r w:rsidRPr="00D279DC">
              <w:rPr>
                <w:rFonts w:ascii="Times New Roman" w:hAnsi="Times New Roman" w:cs="Times New Roman"/>
                <w:b/>
                <w:bCs/>
              </w:rPr>
              <w:t>Genomic location</w:t>
            </w:r>
          </w:p>
        </w:tc>
        <w:tc>
          <w:tcPr>
            <w:tcW w:w="1387" w:type="dxa"/>
            <w:vMerge w:val="restart"/>
            <w:tcBorders>
              <w:bottom w:val="nil"/>
            </w:tcBorders>
            <w:noWrap/>
            <w:vAlign w:val="center"/>
            <w:hideMark/>
          </w:tcPr>
          <w:p w14:paraId="057C497E" w14:textId="77777777" w:rsidR="00CA583D" w:rsidRPr="00D279DC" w:rsidRDefault="00CA583D" w:rsidP="007F3846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</w:rPr>
              <w:t>rs</w:t>
            </w:r>
            <w:proofErr w:type="spellEnd"/>
            <w:r>
              <w:rPr>
                <w:rFonts w:ascii="Times New Roman" w:hAnsi="Times New Roman" w:cs="Times New Roman"/>
                <w:b/>
                <w:bCs/>
              </w:rPr>
              <w:t xml:space="preserve"> number</w:t>
            </w:r>
            <w:r>
              <w:rPr>
                <w:rFonts w:ascii="Times New Roman" w:hAnsi="Times New Roman" w:cs="Times New Roman"/>
                <w:b/>
                <w:bCs/>
              </w:rPr>
              <w:br/>
            </w:r>
            <w:r w:rsidRPr="00D279DC">
              <w:rPr>
                <w:rFonts w:ascii="Times New Roman" w:hAnsi="Times New Roman" w:cs="Times New Roman"/>
                <w:b/>
                <w:bCs/>
              </w:rPr>
              <w:t xml:space="preserve">(genotypes </w:t>
            </w:r>
            <w:r w:rsidRPr="00D279DC">
              <w:rPr>
                <w:rFonts w:ascii="Times New Roman" w:hAnsi="Times New Roman" w:cs="Times New Roman"/>
                <w:b/>
                <w:bCs/>
                <w:i/>
              </w:rPr>
              <w:t>a</w:t>
            </w:r>
            <w:r w:rsidRPr="00D279DC">
              <w:rPr>
                <w:rFonts w:ascii="Times New Roman" w:hAnsi="Times New Roman" w:cs="Times New Roman"/>
                <w:b/>
                <w:bCs/>
              </w:rPr>
              <w:t xml:space="preserve"> vs. </w:t>
            </w:r>
            <w:r w:rsidRPr="00D279DC">
              <w:rPr>
                <w:rFonts w:ascii="Times New Roman" w:hAnsi="Times New Roman" w:cs="Times New Roman"/>
                <w:b/>
                <w:bCs/>
                <w:i/>
              </w:rPr>
              <w:t>b</w:t>
            </w:r>
            <w:r w:rsidRPr="00D279DC">
              <w:rPr>
                <w:rFonts w:ascii="Times New Roman" w:hAnsi="Times New Roman" w:cs="Times New Roman"/>
                <w:b/>
                <w:bCs/>
              </w:rPr>
              <w:t>)</w:t>
            </w:r>
          </w:p>
        </w:tc>
        <w:tc>
          <w:tcPr>
            <w:tcW w:w="1526" w:type="dxa"/>
            <w:vMerge w:val="restart"/>
            <w:tcBorders>
              <w:bottom w:val="nil"/>
            </w:tcBorders>
            <w:noWrap/>
            <w:vAlign w:val="center"/>
            <w:hideMark/>
          </w:tcPr>
          <w:p w14:paraId="0C1C19A7" w14:textId="77777777" w:rsidR="00CA583D" w:rsidRPr="00D279DC" w:rsidRDefault="00CA583D" w:rsidP="007F3846">
            <w:pPr>
              <w:rPr>
                <w:rFonts w:ascii="Times New Roman" w:hAnsi="Times New Roman" w:cs="Times New Roman"/>
              </w:rPr>
            </w:pPr>
            <w:r w:rsidRPr="00D279DC">
              <w:rPr>
                <w:rFonts w:ascii="Times New Roman" w:hAnsi="Times New Roman" w:cs="Times New Roman"/>
                <w:b/>
                <w:bCs/>
              </w:rPr>
              <w:t>Genetic model</w:t>
            </w:r>
          </w:p>
        </w:tc>
        <w:tc>
          <w:tcPr>
            <w:tcW w:w="1134" w:type="dxa"/>
            <w:vMerge w:val="restart"/>
            <w:tcBorders>
              <w:bottom w:val="nil"/>
            </w:tcBorders>
            <w:noWrap/>
            <w:vAlign w:val="center"/>
            <w:hideMark/>
          </w:tcPr>
          <w:p w14:paraId="2D10DBF5" w14:textId="77777777" w:rsidR="00CA583D" w:rsidRPr="00D279DC" w:rsidRDefault="00CA583D" w:rsidP="007F384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Genotype freq.</w:t>
            </w:r>
          </w:p>
        </w:tc>
        <w:tc>
          <w:tcPr>
            <w:tcW w:w="839" w:type="dxa"/>
            <w:vMerge w:val="restart"/>
            <w:tcBorders>
              <w:bottom w:val="nil"/>
            </w:tcBorders>
          </w:tcPr>
          <w:p w14:paraId="7AD319FF" w14:textId="77777777" w:rsidR="00CA583D" w:rsidRDefault="00CA583D" w:rsidP="007F3846">
            <w:pPr>
              <w:rPr>
                <w:rFonts w:ascii="Times New Roman" w:hAnsi="Times New Roman" w:cs="Times New Roman"/>
                <w:b/>
                <w:bCs/>
              </w:rPr>
            </w:pPr>
          </w:p>
          <w:p w14:paraId="0F993D3B" w14:textId="77777777" w:rsidR="00CA583D" w:rsidRDefault="00CA583D" w:rsidP="007F3846">
            <w:pPr>
              <w:rPr>
                <w:rFonts w:ascii="Times New Roman" w:hAnsi="Times New Roman" w:cs="Times New Roman"/>
                <w:b/>
                <w:bCs/>
              </w:rPr>
            </w:pPr>
          </w:p>
          <w:p w14:paraId="04CEC200" w14:textId="77777777" w:rsidR="00CA583D" w:rsidRPr="00D279DC" w:rsidRDefault="00CA583D" w:rsidP="007F3846">
            <w:pPr>
              <w:rPr>
                <w:rFonts w:ascii="Times New Roman" w:hAnsi="Times New Roman" w:cs="Times New Roman"/>
              </w:rPr>
            </w:pPr>
            <w:r w:rsidRPr="00851DDA">
              <w:rPr>
                <w:rFonts w:ascii="Times New Roman" w:hAnsi="Times New Roman" w:cs="Times New Roman"/>
                <w:b/>
                <w:bCs/>
              </w:rPr>
              <w:t>MAF</w:t>
            </w:r>
          </w:p>
        </w:tc>
        <w:tc>
          <w:tcPr>
            <w:tcW w:w="1110" w:type="dxa"/>
            <w:vMerge w:val="restart"/>
            <w:tcBorders>
              <w:bottom w:val="nil"/>
            </w:tcBorders>
            <w:noWrap/>
            <w:vAlign w:val="center"/>
            <w:hideMark/>
          </w:tcPr>
          <w:p w14:paraId="0AF52B02" w14:textId="77777777" w:rsidR="00CA583D" w:rsidRPr="00D279DC" w:rsidRDefault="00CA583D" w:rsidP="007F3846">
            <w:pPr>
              <w:rPr>
                <w:rFonts w:ascii="Times New Roman" w:hAnsi="Times New Roman" w:cs="Times New Roman"/>
              </w:rPr>
            </w:pPr>
            <w:r w:rsidRPr="00D279DC">
              <w:rPr>
                <w:rFonts w:ascii="Times New Roman" w:hAnsi="Times New Roman" w:cs="Times New Roman"/>
                <w:b/>
                <w:bCs/>
              </w:rPr>
              <w:t>Type of variant*</w:t>
            </w:r>
          </w:p>
        </w:tc>
        <w:tc>
          <w:tcPr>
            <w:tcW w:w="3053" w:type="dxa"/>
            <w:gridSpan w:val="3"/>
            <w:tcBorders>
              <w:bottom w:val="single" w:sz="4" w:space="0" w:color="auto"/>
            </w:tcBorders>
            <w:vAlign w:val="center"/>
            <w:hideMark/>
          </w:tcPr>
          <w:p w14:paraId="7A7F9742" w14:textId="77777777" w:rsidR="00CA583D" w:rsidRPr="00D279DC" w:rsidRDefault="00CA583D" w:rsidP="007F3846">
            <w:pPr>
              <w:jc w:val="center"/>
              <w:rPr>
                <w:rFonts w:ascii="Times New Roman" w:hAnsi="Times New Roman" w:cs="Times New Roman"/>
                <w:b/>
                <w:bCs/>
                <w:i/>
                <w:iCs/>
              </w:rPr>
            </w:pPr>
            <w:r w:rsidRPr="00D279DC">
              <w:rPr>
                <w:rFonts w:ascii="Times New Roman" w:hAnsi="Times New Roman" w:cs="Times New Roman"/>
                <w:b/>
                <w:bCs/>
                <w:i/>
                <w:iCs/>
              </w:rPr>
              <w:t>Logistic regression model for metastasis probability</w:t>
            </w:r>
          </w:p>
        </w:tc>
        <w:tc>
          <w:tcPr>
            <w:tcW w:w="243" w:type="dxa"/>
            <w:tcBorders>
              <w:bottom w:val="nil"/>
            </w:tcBorders>
          </w:tcPr>
          <w:p w14:paraId="0BDAAD46" w14:textId="77777777" w:rsidR="00CA583D" w:rsidRPr="00D279DC" w:rsidRDefault="00CA583D" w:rsidP="007F3846">
            <w:pPr>
              <w:jc w:val="center"/>
              <w:rPr>
                <w:rFonts w:ascii="Times New Roman" w:hAnsi="Times New Roman" w:cs="Times New Roman"/>
                <w:b/>
                <w:bCs/>
                <w:i/>
                <w:iCs/>
              </w:rPr>
            </w:pPr>
          </w:p>
        </w:tc>
        <w:tc>
          <w:tcPr>
            <w:tcW w:w="2976" w:type="dxa"/>
            <w:gridSpan w:val="3"/>
            <w:tcBorders>
              <w:bottom w:val="single" w:sz="4" w:space="0" w:color="auto"/>
            </w:tcBorders>
            <w:noWrap/>
            <w:vAlign w:val="center"/>
            <w:hideMark/>
          </w:tcPr>
          <w:p w14:paraId="5F36184A" w14:textId="77777777" w:rsidR="00CA583D" w:rsidRPr="00D279DC" w:rsidRDefault="00CA583D" w:rsidP="007F3846">
            <w:pPr>
              <w:jc w:val="center"/>
              <w:rPr>
                <w:rFonts w:ascii="Times New Roman" w:hAnsi="Times New Roman" w:cs="Times New Roman"/>
                <w:b/>
                <w:bCs/>
                <w:i/>
                <w:iCs/>
              </w:rPr>
            </w:pPr>
            <w:r w:rsidRPr="00D279DC">
              <w:rPr>
                <w:rFonts w:ascii="Times New Roman" w:hAnsi="Times New Roman" w:cs="Times New Roman"/>
                <w:b/>
                <w:bCs/>
                <w:i/>
                <w:iCs/>
              </w:rPr>
              <w:t>Proportional hazards model for time-to-metastasis</w:t>
            </w:r>
          </w:p>
        </w:tc>
      </w:tr>
      <w:tr w:rsidR="00CA583D" w:rsidRPr="003152C3" w14:paraId="0E6F9912" w14:textId="77777777" w:rsidTr="007F3846">
        <w:trPr>
          <w:trHeight w:val="345"/>
        </w:trPr>
        <w:tc>
          <w:tcPr>
            <w:tcW w:w="1387" w:type="dxa"/>
            <w:vMerge/>
            <w:tcBorders>
              <w:bottom w:val="single" w:sz="4" w:space="0" w:color="auto"/>
            </w:tcBorders>
            <w:noWrap/>
            <w:vAlign w:val="center"/>
            <w:hideMark/>
          </w:tcPr>
          <w:p w14:paraId="1D7A070A" w14:textId="77777777" w:rsidR="00CA583D" w:rsidRPr="00D279DC" w:rsidRDefault="00CA583D" w:rsidP="007F3846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387" w:type="dxa"/>
            <w:vMerge/>
            <w:tcBorders>
              <w:bottom w:val="single" w:sz="4" w:space="0" w:color="auto"/>
            </w:tcBorders>
            <w:noWrap/>
            <w:vAlign w:val="center"/>
            <w:hideMark/>
          </w:tcPr>
          <w:p w14:paraId="6D6CD40F" w14:textId="77777777" w:rsidR="00CA583D" w:rsidRPr="00D279DC" w:rsidRDefault="00CA583D" w:rsidP="007F3846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526" w:type="dxa"/>
            <w:vMerge/>
            <w:tcBorders>
              <w:bottom w:val="single" w:sz="4" w:space="0" w:color="auto"/>
            </w:tcBorders>
            <w:noWrap/>
            <w:vAlign w:val="center"/>
            <w:hideMark/>
          </w:tcPr>
          <w:p w14:paraId="031043F5" w14:textId="77777777" w:rsidR="00CA583D" w:rsidRPr="00D279DC" w:rsidRDefault="00CA583D" w:rsidP="007F3846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34" w:type="dxa"/>
            <w:vMerge/>
            <w:tcBorders>
              <w:bottom w:val="single" w:sz="4" w:space="0" w:color="auto"/>
            </w:tcBorders>
            <w:noWrap/>
          </w:tcPr>
          <w:p w14:paraId="220BAEE6" w14:textId="77777777" w:rsidR="00CA583D" w:rsidRPr="00D279DC" w:rsidRDefault="00CA583D" w:rsidP="007F3846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839" w:type="dxa"/>
            <w:vMerge/>
            <w:tcBorders>
              <w:bottom w:val="single" w:sz="4" w:space="0" w:color="auto"/>
            </w:tcBorders>
            <w:vAlign w:val="center"/>
          </w:tcPr>
          <w:p w14:paraId="35417D6E" w14:textId="77777777" w:rsidR="00CA583D" w:rsidRPr="00D279DC" w:rsidRDefault="00CA583D" w:rsidP="007F3846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10" w:type="dxa"/>
            <w:vMerge/>
            <w:tcBorders>
              <w:bottom w:val="single" w:sz="4" w:space="0" w:color="auto"/>
            </w:tcBorders>
            <w:noWrap/>
            <w:vAlign w:val="center"/>
            <w:hideMark/>
          </w:tcPr>
          <w:p w14:paraId="2C75C791" w14:textId="77777777" w:rsidR="00CA583D" w:rsidRPr="00D279DC" w:rsidRDefault="00CA583D" w:rsidP="007F3846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694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3D75E104" w14:textId="77777777" w:rsidR="00CA583D" w:rsidRPr="00D279DC" w:rsidRDefault="00CA583D" w:rsidP="007F3846">
            <w:pPr>
              <w:rPr>
                <w:rFonts w:ascii="Times New Roman" w:hAnsi="Times New Roman" w:cs="Times New Roman"/>
                <w:b/>
                <w:bCs/>
              </w:rPr>
            </w:pPr>
            <w:r w:rsidRPr="00D279DC">
              <w:rPr>
                <w:rFonts w:ascii="Times New Roman" w:hAnsi="Times New Roman" w:cs="Times New Roman"/>
                <w:b/>
                <w:bCs/>
              </w:rPr>
              <w:t>OR</w:t>
            </w:r>
          </w:p>
        </w:tc>
        <w:tc>
          <w:tcPr>
            <w:tcW w:w="1249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6E461A09" w14:textId="77777777" w:rsidR="00CA583D" w:rsidRPr="00D279DC" w:rsidRDefault="00CA583D" w:rsidP="007F3846">
            <w:pPr>
              <w:rPr>
                <w:rFonts w:ascii="Times New Roman" w:hAnsi="Times New Roman" w:cs="Times New Roman"/>
                <w:b/>
                <w:bCs/>
              </w:rPr>
            </w:pPr>
            <w:r w:rsidRPr="00D279DC">
              <w:rPr>
                <w:rFonts w:ascii="Times New Roman" w:hAnsi="Times New Roman" w:cs="Times New Roman"/>
                <w:b/>
                <w:bCs/>
              </w:rPr>
              <w:t>95% CI</w:t>
            </w:r>
          </w:p>
        </w:tc>
        <w:tc>
          <w:tcPr>
            <w:tcW w:w="111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1261C555" w14:textId="77777777" w:rsidR="00CA583D" w:rsidRPr="00D279DC" w:rsidRDefault="00CA583D" w:rsidP="007F3846">
            <w:pPr>
              <w:rPr>
                <w:rFonts w:ascii="Times New Roman" w:hAnsi="Times New Roman" w:cs="Times New Roman"/>
                <w:b/>
                <w:bCs/>
              </w:rPr>
            </w:pPr>
            <w:r w:rsidRPr="00D279DC">
              <w:rPr>
                <w:rFonts w:ascii="Times New Roman" w:hAnsi="Times New Roman" w:cs="Times New Roman"/>
                <w:b/>
                <w:bCs/>
              </w:rPr>
              <w:t>p-value</w:t>
            </w:r>
          </w:p>
        </w:tc>
        <w:tc>
          <w:tcPr>
            <w:tcW w:w="243" w:type="dxa"/>
            <w:tcBorders>
              <w:bottom w:val="single" w:sz="4" w:space="0" w:color="auto"/>
            </w:tcBorders>
          </w:tcPr>
          <w:p w14:paraId="4BDBFD4F" w14:textId="77777777" w:rsidR="00CA583D" w:rsidRPr="00D279DC" w:rsidRDefault="00CA583D" w:rsidP="007F3846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519198B7" w14:textId="77777777" w:rsidR="00CA583D" w:rsidRPr="00D279DC" w:rsidRDefault="00CA583D" w:rsidP="007F3846">
            <w:pPr>
              <w:rPr>
                <w:rFonts w:ascii="Times New Roman" w:hAnsi="Times New Roman" w:cs="Times New Roman"/>
                <w:b/>
                <w:bCs/>
              </w:rPr>
            </w:pPr>
            <w:r w:rsidRPr="00D279DC">
              <w:rPr>
                <w:rFonts w:ascii="Times New Roman" w:hAnsi="Times New Roman" w:cs="Times New Roman"/>
                <w:b/>
                <w:bCs/>
              </w:rPr>
              <w:t>HR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599C763A" w14:textId="77777777" w:rsidR="00CA583D" w:rsidRPr="00D279DC" w:rsidRDefault="00CA583D" w:rsidP="007F3846">
            <w:pPr>
              <w:rPr>
                <w:rFonts w:ascii="Times New Roman" w:hAnsi="Times New Roman" w:cs="Times New Roman"/>
                <w:b/>
                <w:bCs/>
              </w:rPr>
            </w:pPr>
            <w:r w:rsidRPr="00D279DC">
              <w:rPr>
                <w:rFonts w:ascii="Times New Roman" w:hAnsi="Times New Roman" w:cs="Times New Roman"/>
                <w:b/>
                <w:bCs/>
              </w:rPr>
              <w:t>95% CI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62706F6D" w14:textId="77777777" w:rsidR="00CA583D" w:rsidRPr="00D279DC" w:rsidRDefault="00CA583D" w:rsidP="007F3846">
            <w:pPr>
              <w:rPr>
                <w:rFonts w:ascii="Times New Roman" w:hAnsi="Times New Roman" w:cs="Times New Roman"/>
                <w:b/>
                <w:bCs/>
              </w:rPr>
            </w:pPr>
            <w:r w:rsidRPr="00D279DC">
              <w:rPr>
                <w:rFonts w:ascii="Times New Roman" w:hAnsi="Times New Roman" w:cs="Times New Roman"/>
                <w:b/>
                <w:bCs/>
              </w:rPr>
              <w:t>p-value</w:t>
            </w:r>
          </w:p>
        </w:tc>
      </w:tr>
      <w:tr w:rsidR="002B0A50" w:rsidRPr="003152C3" w14:paraId="5211E69B" w14:textId="77777777" w:rsidTr="00922833">
        <w:trPr>
          <w:trHeight w:val="551"/>
        </w:trPr>
        <w:tc>
          <w:tcPr>
            <w:tcW w:w="1387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6A4FED4D" w14:textId="77777777" w:rsidR="002B0A50" w:rsidRPr="00D279DC" w:rsidRDefault="002B0A50" w:rsidP="007F3846">
            <w:pPr>
              <w:rPr>
                <w:rFonts w:ascii="Times New Roman" w:hAnsi="Times New Roman" w:cs="Times New Roman"/>
                <w:i/>
                <w:iCs/>
              </w:rPr>
            </w:pPr>
            <w:r w:rsidRPr="00D279DC">
              <w:rPr>
                <w:rFonts w:ascii="Times New Roman" w:hAnsi="Times New Roman" w:cs="Times New Roman"/>
              </w:rPr>
              <w:t>8:65783019</w:t>
            </w:r>
          </w:p>
        </w:tc>
        <w:tc>
          <w:tcPr>
            <w:tcW w:w="1387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174F91CB" w14:textId="77777777" w:rsidR="002B0A50" w:rsidRPr="00D279DC" w:rsidRDefault="002B0A50" w:rsidP="007F3846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rs6985116</w:t>
            </w:r>
            <w:r>
              <w:rPr>
                <w:rFonts w:ascii="Times New Roman" w:hAnsi="Times New Roman" w:cs="Times New Roman"/>
              </w:rPr>
              <w:br/>
            </w:r>
            <w:r w:rsidRPr="00D279DC">
              <w:rPr>
                <w:rFonts w:ascii="Times New Roman" w:hAnsi="Times New Roman" w:cs="Times New Roman"/>
              </w:rPr>
              <w:t>(CC vs. TT)</w:t>
            </w:r>
          </w:p>
        </w:tc>
        <w:tc>
          <w:tcPr>
            <w:tcW w:w="1526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6298E505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  <w:r w:rsidRPr="00D279DC">
              <w:rPr>
                <w:rFonts w:ascii="Times New Roman" w:hAnsi="Times New Roman" w:cs="Times New Roman"/>
              </w:rPr>
              <w:t>Co-Dominant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noWrap/>
            <w:vAlign w:val="center"/>
          </w:tcPr>
          <w:p w14:paraId="1E96ED93" w14:textId="77777777" w:rsidR="002B0A50" w:rsidRPr="004612FD" w:rsidRDefault="002B0A50" w:rsidP="007F3846">
            <w:pPr>
              <w:rPr>
                <w:rFonts w:ascii="Times New Roman" w:hAnsi="Times New Roman" w:cs="Times New Roman"/>
              </w:rPr>
            </w:pPr>
            <w:r w:rsidRPr="004612FD">
              <w:rPr>
                <w:rFonts w:ascii="Times New Roman" w:hAnsi="Times New Roman" w:cs="Times New Roman"/>
              </w:rPr>
              <w:t>23%</w:t>
            </w:r>
          </w:p>
        </w:tc>
        <w:tc>
          <w:tcPr>
            <w:tcW w:w="839" w:type="dxa"/>
            <w:tcBorders>
              <w:top w:val="single" w:sz="4" w:space="0" w:color="auto"/>
            </w:tcBorders>
            <w:vAlign w:val="center"/>
          </w:tcPr>
          <w:p w14:paraId="1F24E471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  <w:r w:rsidRPr="00D279DC">
              <w:rPr>
                <w:rFonts w:ascii="Times New Roman" w:hAnsi="Times New Roman" w:cs="Times New Roman"/>
              </w:rPr>
              <w:t>48%</w:t>
            </w:r>
          </w:p>
        </w:tc>
        <w:tc>
          <w:tcPr>
            <w:tcW w:w="1110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655C73D4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  <w:r w:rsidRPr="00D279DC">
              <w:rPr>
                <w:rFonts w:ascii="Times New Roman" w:hAnsi="Times New Roman" w:cs="Times New Roman"/>
              </w:rPr>
              <w:t>Intergenic</w:t>
            </w:r>
          </w:p>
        </w:tc>
        <w:tc>
          <w:tcPr>
            <w:tcW w:w="694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26D46F5F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  <w:r w:rsidRPr="00D279DC">
              <w:rPr>
                <w:rFonts w:ascii="Times New Roman" w:hAnsi="Times New Roman" w:cs="Times New Roman"/>
              </w:rPr>
              <w:t>0.07</w:t>
            </w:r>
          </w:p>
        </w:tc>
        <w:tc>
          <w:tcPr>
            <w:tcW w:w="1249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3EC163CE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  <w:r w:rsidRPr="00D279DC">
              <w:rPr>
                <w:rFonts w:ascii="Times New Roman" w:hAnsi="Times New Roman" w:cs="Times New Roman"/>
              </w:rPr>
              <w:t>0.02-0.24</w:t>
            </w:r>
          </w:p>
        </w:tc>
        <w:tc>
          <w:tcPr>
            <w:tcW w:w="1110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1C1EBCF1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82×10</w:t>
            </w:r>
            <w:r>
              <w:rPr>
                <w:rFonts w:ascii="Times New Roman" w:hAnsi="Times New Roman" w:cs="Times New Roman"/>
                <w:vertAlign w:val="superscript"/>
              </w:rPr>
              <w:t>-</w:t>
            </w:r>
            <w:r w:rsidRPr="00BD5353">
              <w:rPr>
                <w:rFonts w:ascii="Times New Roman" w:hAnsi="Times New Roman" w:cs="Times New Roman"/>
                <w:vertAlign w:val="superscript"/>
              </w:rPr>
              <w:t>5</w:t>
            </w:r>
          </w:p>
        </w:tc>
        <w:tc>
          <w:tcPr>
            <w:tcW w:w="243" w:type="dxa"/>
            <w:tcBorders>
              <w:top w:val="single" w:sz="4" w:space="0" w:color="auto"/>
            </w:tcBorders>
          </w:tcPr>
          <w:p w14:paraId="62431AA1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43616B5A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  <w:r w:rsidRPr="00D279DC">
              <w:rPr>
                <w:rFonts w:ascii="Times New Roman" w:hAnsi="Times New Roman" w:cs="Times New Roman"/>
              </w:rPr>
              <w:t>2.61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0B6045DF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  <w:r w:rsidRPr="00D279DC">
              <w:rPr>
                <w:rFonts w:ascii="Times New Roman" w:hAnsi="Times New Roman" w:cs="Times New Roman"/>
              </w:rPr>
              <w:t>0.68-10.07</w:t>
            </w:r>
          </w:p>
        </w:tc>
        <w:tc>
          <w:tcPr>
            <w:tcW w:w="992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07653E41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  <w:r w:rsidRPr="00D279DC">
              <w:rPr>
                <w:rFonts w:ascii="Times New Roman" w:hAnsi="Times New Roman" w:cs="Times New Roman"/>
              </w:rPr>
              <w:t>0.162</w:t>
            </w:r>
          </w:p>
        </w:tc>
      </w:tr>
      <w:tr w:rsidR="002B0A50" w:rsidRPr="003152C3" w14:paraId="5DACF48C" w14:textId="77777777" w:rsidTr="007F3846">
        <w:trPr>
          <w:trHeight w:val="345"/>
        </w:trPr>
        <w:tc>
          <w:tcPr>
            <w:tcW w:w="1387" w:type="dxa"/>
            <w:noWrap/>
            <w:vAlign w:val="center"/>
            <w:hideMark/>
          </w:tcPr>
          <w:p w14:paraId="13C89B7B" w14:textId="77777777" w:rsidR="002B0A50" w:rsidRPr="00D279DC" w:rsidRDefault="002B0A50" w:rsidP="007F3846">
            <w:pPr>
              <w:rPr>
                <w:rFonts w:ascii="Times New Roman" w:hAnsi="Times New Roman" w:cs="Times New Roman"/>
                <w:i/>
                <w:iCs/>
              </w:rPr>
            </w:pPr>
            <w:r w:rsidRPr="00D279DC">
              <w:rPr>
                <w:rFonts w:ascii="Times New Roman" w:hAnsi="Times New Roman" w:cs="Times New Roman"/>
              </w:rPr>
              <w:t>8:5438981</w:t>
            </w:r>
          </w:p>
        </w:tc>
        <w:tc>
          <w:tcPr>
            <w:tcW w:w="1387" w:type="dxa"/>
            <w:noWrap/>
            <w:vAlign w:val="center"/>
            <w:hideMark/>
          </w:tcPr>
          <w:p w14:paraId="120188FD" w14:textId="77777777" w:rsidR="002B0A50" w:rsidRPr="00D279DC" w:rsidRDefault="002B0A50" w:rsidP="007F3846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rs17354999</w:t>
            </w:r>
            <w:r>
              <w:rPr>
                <w:rFonts w:ascii="Times New Roman" w:hAnsi="Times New Roman" w:cs="Times New Roman"/>
              </w:rPr>
              <w:br/>
            </w:r>
            <w:r w:rsidRPr="00D279DC">
              <w:rPr>
                <w:rFonts w:ascii="Times New Roman" w:hAnsi="Times New Roman" w:cs="Times New Roman"/>
              </w:rPr>
              <w:t>(AG &amp; AA vs. GG)</w:t>
            </w:r>
          </w:p>
        </w:tc>
        <w:tc>
          <w:tcPr>
            <w:tcW w:w="1526" w:type="dxa"/>
            <w:noWrap/>
            <w:vAlign w:val="center"/>
            <w:hideMark/>
          </w:tcPr>
          <w:p w14:paraId="5FF11A70" w14:textId="77777777" w:rsidR="002B0A50" w:rsidRPr="00D279DC" w:rsidRDefault="002B0A50" w:rsidP="007F3846">
            <w:pPr>
              <w:rPr>
                <w:rFonts w:ascii="Times New Roman" w:hAnsi="Times New Roman" w:cs="Times New Roman"/>
                <w:b/>
                <w:bCs/>
              </w:rPr>
            </w:pPr>
            <w:r w:rsidRPr="00D279DC">
              <w:rPr>
                <w:rFonts w:ascii="Times New Roman" w:hAnsi="Times New Roman" w:cs="Times New Roman"/>
              </w:rPr>
              <w:t>Additive</w:t>
            </w:r>
          </w:p>
        </w:tc>
        <w:tc>
          <w:tcPr>
            <w:tcW w:w="1134" w:type="dxa"/>
            <w:noWrap/>
            <w:vAlign w:val="center"/>
          </w:tcPr>
          <w:p w14:paraId="3F90344C" w14:textId="77777777" w:rsidR="002B0A50" w:rsidRPr="004612FD" w:rsidRDefault="002B0A50" w:rsidP="007F3846">
            <w:pPr>
              <w:rPr>
                <w:rFonts w:ascii="Times New Roman" w:hAnsi="Times New Roman" w:cs="Times New Roman"/>
              </w:rPr>
            </w:pPr>
            <w:r w:rsidRPr="004612FD">
              <w:rPr>
                <w:rFonts w:ascii="Times New Roman" w:hAnsi="Times New Roman" w:cs="Times New Roman"/>
              </w:rPr>
              <w:t>66%</w:t>
            </w:r>
          </w:p>
        </w:tc>
        <w:tc>
          <w:tcPr>
            <w:tcW w:w="839" w:type="dxa"/>
            <w:vAlign w:val="center"/>
          </w:tcPr>
          <w:p w14:paraId="1A3319E2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  <w:r w:rsidRPr="00D279DC">
              <w:rPr>
                <w:rFonts w:ascii="Times New Roman" w:hAnsi="Times New Roman" w:cs="Times New Roman"/>
              </w:rPr>
              <w:t>44%</w:t>
            </w:r>
          </w:p>
        </w:tc>
        <w:tc>
          <w:tcPr>
            <w:tcW w:w="1110" w:type="dxa"/>
            <w:noWrap/>
            <w:vAlign w:val="center"/>
            <w:hideMark/>
          </w:tcPr>
          <w:p w14:paraId="3574B783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  <w:r w:rsidRPr="00D279DC">
              <w:rPr>
                <w:rFonts w:ascii="Times New Roman" w:hAnsi="Times New Roman" w:cs="Times New Roman"/>
              </w:rPr>
              <w:t>Intergenic</w:t>
            </w:r>
          </w:p>
        </w:tc>
        <w:tc>
          <w:tcPr>
            <w:tcW w:w="694" w:type="dxa"/>
            <w:noWrap/>
            <w:vAlign w:val="center"/>
            <w:hideMark/>
          </w:tcPr>
          <w:p w14:paraId="59B0F035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  <w:r w:rsidRPr="00D279DC">
              <w:rPr>
                <w:rFonts w:ascii="Times New Roman" w:hAnsi="Times New Roman" w:cs="Times New Roman"/>
              </w:rPr>
              <w:t>2.93</w:t>
            </w:r>
          </w:p>
        </w:tc>
        <w:tc>
          <w:tcPr>
            <w:tcW w:w="1249" w:type="dxa"/>
            <w:noWrap/>
            <w:vAlign w:val="center"/>
            <w:hideMark/>
          </w:tcPr>
          <w:p w14:paraId="73FC165D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  <w:r w:rsidRPr="00D279DC">
              <w:rPr>
                <w:rFonts w:ascii="Times New Roman" w:hAnsi="Times New Roman" w:cs="Times New Roman"/>
              </w:rPr>
              <w:t>1.79-4.79</w:t>
            </w:r>
          </w:p>
        </w:tc>
        <w:tc>
          <w:tcPr>
            <w:tcW w:w="1110" w:type="dxa"/>
            <w:noWrap/>
            <w:vAlign w:val="center"/>
            <w:hideMark/>
          </w:tcPr>
          <w:p w14:paraId="28F2EA51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98×10</w:t>
            </w:r>
            <w:r>
              <w:rPr>
                <w:rFonts w:ascii="Times New Roman" w:hAnsi="Times New Roman" w:cs="Times New Roman"/>
                <w:vertAlign w:val="superscript"/>
              </w:rPr>
              <w:t>-</w:t>
            </w:r>
            <w:r w:rsidRPr="00BD5353">
              <w:rPr>
                <w:rFonts w:ascii="Times New Roman" w:hAnsi="Times New Roman" w:cs="Times New Roman"/>
                <w:vertAlign w:val="superscript"/>
              </w:rPr>
              <w:t>5</w:t>
            </w:r>
          </w:p>
        </w:tc>
        <w:tc>
          <w:tcPr>
            <w:tcW w:w="243" w:type="dxa"/>
          </w:tcPr>
          <w:p w14:paraId="0A13FB13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  <w:noWrap/>
            <w:vAlign w:val="center"/>
            <w:hideMark/>
          </w:tcPr>
          <w:p w14:paraId="3B93AC9E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  <w:r w:rsidRPr="00D279DC">
              <w:rPr>
                <w:rFonts w:ascii="Times New Roman" w:hAnsi="Times New Roman" w:cs="Times New Roman"/>
              </w:rPr>
              <w:t>0.62</w:t>
            </w:r>
          </w:p>
        </w:tc>
        <w:tc>
          <w:tcPr>
            <w:tcW w:w="1276" w:type="dxa"/>
            <w:noWrap/>
            <w:vAlign w:val="center"/>
            <w:hideMark/>
          </w:tcPr>
          <w:p w14:paraId="2B520364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  <w:r w:rsidRPr="00D279DC">
              <w:rPr>
                <w:rFonts w:ascii="Times New Roman" w:hAnsi="Times New Roman" w:cs="Times New Roman"/>
              </w:rPr>
              <w:t>0.38-1.00</w:t>
            </w:r>
          </w:p>
        </w:tc>
        <w:tc>
          <w:tcPr>
            <w:tcW w:w="992" w:type="dxa"/>
            <w:noWrap/>
            <w:vAlign w:val="center"/>
            <w:hideMark/>
          </w:tcPr>
          <w:p w14:paraId="0458CC94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  <w:r w:rsidRPr="00D279DC">
              <w:rPr>
                <w:rFonts w:ascii="Times New Roman" w:hAnsi="Times New Roman" w:cs="Times New Roman"/>
              </w:rPr>
              <w:t>0.052</w:t>
            </w:r>
          </w:p>
        </w:tc>
      </w:tr>
      <w:tr w:rsidR="002B0A50" w:rsidRPr="003152C3" w14:paraId="42829D13" w14:textId="77777777" w:rsidTr="007F3846">
        <w:trPr>
          <w:trHeight w:val="345"/>
        </w:trPr>
        <w:tc>
          <w:tcPr>
            <w:tcW w:w="1387" w:type="dxa"/>
            <w:noWrap/>
            <w:vAlign w:val="center"/>
            <w:hideMark/>
          </w:tcPr>
          <w:p w14:paraId="4F2E9432" w14:textId="77777777" w:rsidR="002B0A50" w:rsidRPr="00D279DC" w:rsidRDefault="002B0A50" w:rsidP="007F3846">
            <w:pPr>
              <w:rPr>
                <w:rFonts w:ascii="Times New Roman" w:hAnsi="Times New Roman" w:cs="Times New Roman"/>
                <w:i/>
                <w:iCs/>
              </w:rPr>
            </w:pPr>
            <w:r w:rsidRPr="00D279DC">
              <w:rPr>
                <w:rFonts w:ascii="Times New Roman" w:hAnsi="Times New Roman" w:cs="Times New Roman"/>
              </w:rPr>
              <w:t>5:105924416</w:t>
            </w:r>
          </w:p>
        </w:tc>
        <w:tc>
          <w:tcPr>
            <w:tcW w:w="1387" w:type="dxa"/>
            <w:noWrap/>
            <w:vAlign w:val="center"/>
            <w:hideMark/>
          </w:tcPr>
          <w:p w14:paraId="48F82D3D" w14:textId="77777777" w:rsidR="002B0A50" w:rsidRPr="00D279DC" w:rsidRDefault="002B0A50" w:rsidP="007F3846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rs10080115</w:t>
            </w:r>
            <w:r>
              <w:rPr>
                <w:rFonts w:ascii="Times New Roman" w:hAnsi="Times New Roman" w:cs="Times New Roman"/>
              </w:rPr>
              <w:br/>
            </w:r>
            <w:r w:rsidRPr="00D279DC">
              <w:rPr>
                <w:rFonts w:ascii="Times New Roman" w:hAnsi="Times New Roman" w:cs="Times New Roman"/>
              </w:rPr>
              <w:t>(CT vs. TT)</w:t>
            </w:r>
          </w:p>
        </w:tc>
        <w:tc>
          <w:tcPr>
            <w:tcW w:w="1526" w:type="dxa"/>
            <w:noWrap/>
            <w:vAlign w:val="center"/>
            <w:hideMark/>
          </w:tcPr>
          <w:p w14:paraId="73EC464A" w14:textId="77777777" w:rsidR="002B0A50" w:rsidRPr="00D279DC" w:rsidRDefault="002B0A50" w:rsidP="007F3846">
            <w:pPr>
              <w:rPr>
                <w:rFonts w:ascii="Times New Roman" w:hAnsi="Times New Roman" w:cs="Times New Roman"/>
                <w:b/>
                <w:bCs/>
              </w:rPr>
            </w:pPr>
            <w:r w:rsidRPr="00D279DC">
              <w:rPr>
                <w:rFonts w:ascii="Times New Roman" w:hAnsi="Times New Roman" w:cs="Times New Roman"/>
              </w:rPr>
              <w:t>Co-Dominant</w:t>
            </w:r>
          </w:p>
        </w:tc>
        <w:tc>
          <w:tcPr>
            <w:tcW w:w="1134" w:type="dxa"/>
            <w:noWrap/>
            <w:vAlign w:val="center"/>
          </w:tcPr>
          <w:p w14:paraId="4A516983" w14:textId="77777777" w:rsidR="002B0A50" w:rsidRPr="004612FD" w:rsidRDefault="002B0A50" w:rsidP="007F3846">
            <w:pPr>
              <w:rPr>
                <w:rFonts w:ascii="Times New Roman" w:hAnsi="Times New Roman" w:cs="Times New Roman"/>
              </w:rPr>
            </w:pPr>
            <w:r w:rsidRPr="004612FD">
              <w:rPr>
                <w:rFonts w:ascii="Times New Roman" w:hAnsi="Times New Roman" w:cs="Times New Roman"/>
              </w:rPr>
              <w:t>39%</w:t>
            </w:r>
          </w:p>
        </w:tc>
        <w:tc>
          <w:tcPr>
            <w:tcW w:w="839" w:type="dxa"/>
            <w:vAlign w:val="center"/>
          </w:tcPr>
          <w:p w14:paraId="30499E55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  <w:r w:rsidRPr="00D279DC">
              <w:rPr>
                <w:rFonts w:ascii="Times New Roman" w:hAnsi="Times New Roman" w:cs="Times New Roman"/>
              </w:rPr>
              <w:t>27%</w:t>
            </w:r>
          </w:p>
        </w:tc>
        <w:tc>
          <w:tcPr>
            <w:tcW w:w="1110" w:type="dxa"/>
            <w:noWrap/>
            <w:vAlign w:val="center"/>
            <w:hideMark/>
          </w:tcPr>
          <w:p w14:paraId="134BF142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  <w:r w:rsidRPr="00D279DC">
              <w:rPr>
                <w:rFonts w:ascii="Times New Roman" w:hAnsi="Times New Roman" w:cs="Times New Roman"/>
              </w:rPr>
              <w:t>Intergenic</w:t>
            </w:r>
          </w:p>
        </w:tc>
        <w:tc>
          <w:tcPr>
            <w:tcW w:w="694" w:type="dxa"/>
            <w:noWrap/>
            <w:vAlign w:val="center"/>
            <w:hideMark/>
          </w:tcPr>
          <w:p w14:paraId="6373244D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  <w:r w:rsidRPr="00D279DC">
              <w:rPr>
                <w:rFonts w:ascii="Times New Roman" w:hAnsi="Times New Roman" w:cs="Times New Roman"/>
              </w:rPr>
              <w:t>0.24</w:t>
            </w:r>
          </w:p>
        </w:tc>
        <w:tc>
          <w:tcPr>
            <w:tcW w:w="1249" w:type="dxa"/>
            <w:noWrap/>
            <w:vAlign w:val="center"/>
            <w:hideMark/>
          </w:tcPr>
          <w:p w14:paraId="53448812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  <w:r w:rsidRPr="00D279DC">
              <w:rPr>
                <w:rFonts w:ascii="Times New Roman" w:hAnsi="Times New Roman" w:cs="Times New Roman"/>
              </w:rPr>
              <w:t>0.13-0.47</w:t>
            </w:r>
          </w:p>
        </w:tc>
        <w:tc>
          <w:tcPr>
            <w:tcW w:w="1110" w:type="dxa"/>
            <w:noWrap/>
            <w:vAlign w:val="center"/>
            <w:hideMark/>
          </w:tcPr>
          <w:p w14:paraId="0724FC2D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03×10</w:t>
            </w:r>
            <w:r w:rsidRPr="00BD5353">
              <w:rPr>
                <w:rFonts w:ascii="Times New Roman" w:hAnsi="Times New Roman" w:cs="Times New Roman"/>
                <w:vertAlign w:val="superscript"/>
              </w:rPr>
              <w:t>-5</w:t>
            </w:r>
          </w:p>
        </w:tc>
        <w:tc>
          <w:tcPr>
            <w:tcW w:w="243" w:type="dxa"/>
          </w:tcPr>
          <w:p w14:paraId="30EAF176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  <w:noWrap/>
            <w:vAlign w:val="center"/>
            <w:hideMark/>
          </w:tcPr>
          <w:p w14:paraId="403E0EAA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  <w:r w:rsidRPr="00D279DC">
              <w:rPr>
                <w:rFonts w:ascii="Times New Roman" w:hAnsi="Times New Roman" w:cs="Times New Roman"/>
              </w:rPr>
              <w:t>2.32</w:t>
            </w:r>
          </w:p>
        </w:tc>
        <w:tc>
          <w:tcPr>
            <w:tcW w:w="1276" w:type="dxa"/>
            <w:noWrap/>
            <w:vAlign w:val="center"/>
            <w:hideMark/>
          </w:tcPr>
          <w:p w14:paraId="27C55E96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  <w:r w:rsidRPr="00D279DC">
              <w:rPr>
                <w:rFonts w:ascii="Times New Roman" w:hAnsi="Times New Roman" w:cs="Times New Roman"/>
              </w:rPr>
              <w:t>1.15-4.71</w:t>
            </w:r>
          </w:p>
        </w:tc>
        <w:tc>
          <w:tcPr>
            <w:tcW w:w="992" w:type="dxa"/>
            <w:noWrap/>
            <w:vAlign w:val="center"/>
            <w:hideMark/>
          </w:tcPr>
          <w:p w14:paraId="59CA5743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20</w:t>
            </w:r>
          </w:p>
        </w:tc>
      </w:tr>
      <w:tr w:rsidR="002B0A50" w:rsidRPr="003152C3" w14:paraId="420A8C13" w14:textId="77777777" w:rsidTr="00922833">
        <w:trPr>
          <w:trHeight w:val="586"/>
        </w:trPr>
        <w:tc>
          <w:tcPr>
            <w:tcW w:w="1387" w:type="dxa"/>
            <w:noWrap/>
            <w:vAlign w:val="center"/>
            <w:hideMark/>
          </w:tcPr>
          <w:p w14:paraId="27D0C5C9" w14:textId="77777777" w:rsidR="002B0A50" w:rsidRPr="00D279DC" w:rsidRDefault="002B0A50" w:rsidP="007F3846">
            <w:pPr>
              <w:rPr>
                <w:rFonts w:ascii="Times New Roman" w:hAnsi="Times New Roman" w:cs="Times New Roman"/>
                <w:b/>
                <w:bCs/>
              </w:rPr>
            </w:pPr>
            <w:r w:rsidRPr="00D279DC">
              <w:rPr>
                <w:rFonts w:ascii="Times New Roman" w:hAnsi="Times New Roman" w:cs="Times New Roman"/>
              </w:rPr>
              <w:t>22:47701711</w:t>
            </w:r>
          </w:p>
        </w:tc>
        <w:tc>
          <w:tcPr>
            <w:tcW w:w="1387" w:type="dxa"/>
            <w:noWrap/>
            <w:vAlign w:val="center"/>
            <w:hideMark/>
          </w:tcPr>
          <w:p w14:paraId="0F40685E" w14:textId="77777777" w:rsidR="002B0A50" w:rsidRPr="00D279DC" w:rsidRDefault="002B0A50" w:rsidP="007F3846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rs4823630</w:t>
            </w:r>
            <w:r>
              <w:rPr>
                <w:rFonts w:ascii="Times New Roman" w:hAnsi="Times New Roman" w:cs="Times New Roman"/>
              </w:rPr>
              <w:br/>
            </w:r>
            <w:r w:rsidRPr="00D279DC">
              <w:rPr>
                <w:rFonts w:ascii="Times New Roman" w:hAnsi="Times New Roman" w:cs="Times New Roman"/>
              </w:rPr>
              <w:t>(TC vs. CC)</w:t>
            </w:r>
          </w:p>
        </w:tc>
        <w:tc>
          <w:tcPr>
            <w:tcW w:w="1526" w:type="dxa"/>
            <w:noWrap/>
            <w:vAlign w:val="center"/>
            <w:hideMark/>
          </w:tcPr>
          <w:p w14:paraId="34F0A867" w14:textId="77777777" w:rsidR="002B0A50" w:rsidRPr="00D279DC" w:rsidRDefault="002B0A50" w:rsidP="007F3846">
            <w:pPr>
              <w:rPr>
                <w:rFonts w:ascii="Times New Roman" w:hAnsi="Times New Roman" w:cs="Times New Roman"/>
                <w:b/>
                <w:bCs/>
              </w:rPr>
            </w:pPr>
            <w:r w:rsidRPr="00D279DC">
              <w:rPr>
                <w:rFonts w:ascii="Times New Roman" w:hAnsi="Times New Roman" w:cs="Times New Roman"/>
              </w:rPr>
              <w:t>Co-Dominant</w:t>
            </w:r>
          </w:p>
        </w:tc>
        <w:tc>
          <w:tcPr>
            <w:tcW w:w="1134" w:type="dxa"/>
            <w:noWrap/>
            <w:vAlign w:val="center"/>
          </w:tcPr>
          <w:p w14:paraId="0F79517C" w14:textId="77777777" w:rsidR="002B0A50" w:rsidRPr="004612FD" w:rsidRDefault="002B0A50" w:rsidP="007F3846">
            <w:pPr>
              <w:rPr>
                <w:rFonts w:ascii="Times New Roman" w:hAnsi="Times New Roman" w:cs="Times New Roman"/>
              </w:rPr>
            </w:pPr>
            <w:r w:rsidRPr="004612FD">
              <w:rPr>
                <w:rFonts w:ascii="Times New Roman" w:hAnsi="Times New Roman" w:cs="Times New Roman"/>
              </w:rPr>
              <w:t>46%</w:t>
            </w:r>
          </w:p>
        </w:tc>
        <w:tc>
          <w:tcPr>
            <w:tcW w:w="839" w:type="dxa"/>
            <w:vAlign w:val="center"/>
          </w:tcPr>
          <w:p w14:paraId="3C37C243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  <w:r w:rsidRPr="00D279DC">
              <w:rPr>
                <w:rFonts w:ascii="Times New Roman" w:hAnsi="Times New Roman" w:cs="Times New Roman"/>
              </w:rPr>
              <w:t>34%</w:t>
            </w:r>
          </w:p>
        </w:tc>
        <w:tc>
          <w:tcPr>
            <w:tcW w:w="1110" w:type="dxa"/>
            <w:noWrap/>
            <w:vAlign w:val="center"/>
            <w:hideMark/>
          </w:tcPr>
          <w:p w14:paraId="4224515E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  <w:r w:rsidRPr="00D279DC">
              <w:rPr>
                <w:rFonts w:ascii="Times New Roman" w:hAnsi="Times New Roman" w:cs="Times New Roman"/>
              </w:rPr>
              <w:t>Intergenic</w:t>
            </w:r>
          </w:p>
        </w:tc>
        <w:tc>
          <w:tcPr>
            <w:tcW w:w="694" w:type="dxa"/>
            <w:noWrap/>
            <w:vAlign w:val="center"/>
            <w:hideMark/>
          </w:tcPr>
          <w:p w14:paraId="06525280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  <w:r w:rsidRPr="00D279DC">
              <w:rPr>
                <w:rFonts w:ascii="Times New Roman" w:hAnsi="Times New Roman" w:cs="Times New Roman"/>
              </w:rPr>
              <w:t>0.24</w:t>
            </w:r>
          </w:p>
        </w:tc>
        <w:tc>
          <w:tcPr>
            <w:tcW w:w="1249" w:type="dxa"/>
            <w:noWrap/>
            <w:vAlign w:val="center"/>
            <w:hideMark/>
          </w:tcPr>
          <w:p w14:paraId="1F33B9B1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  <w:r w:rsidRPr="00D279DC">
              <w:rPr>
                <w:rFonts w:ascii="Times New Roman" w:hAnsi="Times New Roman" w:cs="Times New Roman"/>
              </w:rPr>
              <w:t>0.12-0.47</w:t>
            </w:r>
          </w:p>
        </w:tc>
        <w:tc>
          <w:tcPr>
            <w:tcW w:w="1110" w:type="dxa"/>
            <w:noWrap/>
            <w:vAlign w:val="center"/>
            <w:hideMark/>
          </w:tcPr>
          <w:p w14:paraId="1E676FD4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58×10</w:t>
            </w:r>
            <w:r w:rsidRPr="00BD5353">
              <w:rPr>
                <w:rFonts w:ascii="Times New Roman" w:hAnsi="Times New Roman" w:cs="Times New Roman"/>
                <w:vertAlign w:val="superscript"/>
              </w:rPr>
              <w:t>-5</w:t>
            </w:r>
          </w:p>
        </w:tc>
        <w:tc>
          <w:tcPr>
            <w:tcW w:w="243" w:type="dxa"/>
          </w:tcPr>
          <w:p w14:paraId="0139D829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  <w:noWrap/>
            <w:vAlign w:val="center"/>
            <w:hideMark/>
          </w:tcPr>
          <w:p w14:paraId="23263C97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  <w:r w:rsidRPr="00D279DC">
              <w:rPr>
                <w:rFonts w:ascii="Times New Roman" w:hAnsi="Times New Roman" w:cs="Times New Roman"/>
              </w:rPr>
              <w:t>1.33</w:t>
            </w:r>
          </w:p>
        </w:tc>
        <w:tc>
          <w:tcPr>
            <w:tcW w:w="1276" w:type="dxa"/>
            <w:noWrap/>
            <w:vAlign w:val="center"/>
            <w:hideMark/>
          </w:tcPr>
          <w:p w14:paraId="0CEF4055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  <w:r w:rsidRPr="00D279DC">
              <w:rPr>
                <w:rFonts w:ascii="Times New Roman" w:hAnsi="Times New Roman" w:cs="Times New Roman"/>
              </w:rPr>
              <w:t>0.60-2.93</w:t>
            </w:r>
          </w:p>
        </w:tc>
        <w:tc>
          <w:tcPr>
            <w:tcW w:w="992" w:type="dxa"/>
            <w:noWrap/>
            <w:vAlign w:val="center"/>
            <w:hideMark/>
          </w:tcPr>
          <w:p w14:paraId="5183A2D4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  <w:r w:rsidRPr="00D279DC">
              <w:rPr>
                <w:rFonts w:ascii="Times New Roman" w:hAnsi="Times New Roman" w:cs="Times New Roman"/>
              </w:rPr>
              <w:t>0.484</w:t>
            </w:r>
          </w:p>
        </w:tc>
      </w:tr>
      <w:tr w:rsidR="002B0A50" w:rsidRPr="003152C3" w14:paraId="28A9E41C" w14:textId="77777777" w:rsidTr="00922833">
        <w:trPr>
          <w:trHeight w:val="552"/>
        </w:trPr>
        <w:tc>
          <w:tcPr>
            <w:tcW w:w="1387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29AC8A06" w14:textId="77777777" w:rsidR="002B0A50" w:rsidRPr="00D279DC" w:rsidRDefault="002B0A50" w:rsidP="007F3846">
            <w:pPr>
              <w:rPr>
                <w:rFonts w:ascii="Times New Roman" w:hAnsi="Times New Roman" w:cs="Times New Roman"/>
                <w:i/>
                <w:iCs/>
              </w:rPr>
            </w:pPr>
            <w:r w:rsidRPr="00D279DC">
              <w:rPr>
                <w:rFonts w:ascii="Times New Roman" w:hAnsi="Times New Roman" w:cs="Times New Roman"/>
              </w:rPr>
              <w:t>8:5437805</w:t>
            </w:r>
          </w:p>
        </w:tc>
        <w:tc>
          <w:tcPr>
            <w:tcW w:w="1387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5B37C8D7" w14:textId="77777777" w:rsidR="002B0A50" w:rsidRPr="00D279DC" w:rsidRDefault="002B0A50" w:rsidP="007F3846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</w:rPr>
              <w:t>rs1468386</w:t>
            </w:r>
            <w:r>
              <w:rPr>
                <w:rFonts w:ascii="Times New Roman" w:hAnsi="Times New Roman" w:cs="Times New Roman"/>
              </w:rPr>
              <w:br/>
            </w:r>
            <w:r w:rsidRPr="00D279DC">
              <w:rPr>
                <w:rFonts w:ascii="Times New Roman" w:hAnsi="Times New Roman" w:cs="Times New Roman"/>
              </w:rPr>
              <w:t>(AA vs. GG)</w:t>
            </w:r>
          </w:p>
        </w:tc>
        <w:tc>
          <w:tcPr>
            <w:tcW w:w="1526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0620D6F2" w14:textId="77777777" w:rsidR="002B0A50" w:rsidRPr="00D279DC" w:rsidRDefault="002B0A50" w:rsidP="007F3846">
            <w:pPr>
              <w:rPr>
                <w:rFonts w:ascii="Times New Roman" w:hAnsi="Times New Roman" w:cs="Times New Roman"/>
                <w:b/>
                <w:bCs/>
              </w:rPr>
            </w:pPr>
            <w:r w:rsidRPr="00D279DC">
              <w:rPr>
                <w:rFonts w:ascii="Times New Roman" w:hAnsi="Times New Roman" w:cs="Times New Roman"/>
              </w:rPr>
              <w:t>Co-Dominant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noWrap/>
            <w:vAlign w:val="center"/>
          </w:tcPr>
          <w:p w14:paraId="34E2B88A" w14:textId="77777777" w:rsidR="002B0A50" w:rsidRPr="004612FD" w:rsidRDefault="002B0A50" w:rsidP="007F3846">
            <w:pPr>
              <w:rPr>
                <w:rFonts w:ascii="Times New Roman" w:hAnsi="Times New Roman" w:cs="Times New Roman"/>
              </w:rPr>
            </w:pPr>
            <w:r w:rsidRPr="004612FD">
              <w:rPr>
                <w:rFonts w:ascii="Times New Roman" w:hAnsi="Times New Roman" w:cs="Times New Roman"/>
              </w:rPr>
              <w:t>25%</w:t>
            </w:r>
          </w:p>
        </w:tc>
        <w:tc>
          <w:tcPr>
            <w:tcW w:w="839" w:type="dxa"/>
            <w:tcBorders>
              <w:bottom w:val="single" w:sz="4" w:space="0" w:color="auto"/>
            </w:tcBorders>
            <w:vAlign w:val="center"/>
          </w:tcPr>
          <w:p w14:paraId="78CE4991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  <w:r w:rsidRPr="00D279DC">
              <w:rPr>
                <w:rFonts w:ascii="Times New Roman" w:hAnsi="Times New Roman" w:cs="Times New Roman"/>
              </w:rPr>
              <w:t>49%</w:t>
            </w:r>
          </w:p>
        </w:tc>
        <w:tc>
          <w:tcPr>
            <w:tcW w:w="1110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1CE92BCD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  <w:r w:rsidRPr="00D279DC">
              <w:rPr>
                <w:rFonts w:ascii="Times New Roman" w:hAnsi="Times New Roman" w:cs="Times New Roman"/>
              </w:rPr>
              <w:t>Intergenic</w:t>
            </w:r>
          </w:p>
        </w:tc>
        <w:tc>
          <w:tcPr>
            <w:tcW w:w="694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38420F25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  <w:r w:rsidRPr="00D279DC">
              <w:rPr>
                <w:rFonts w:ascii="Times New Roman" w:hAnsi="Times New Roman" w:cs="Times New Roman"/>
              </w:rPr>
              <w:t>7.41</w:t>
            </w:r>
          </w:p>
        </w:tc>
        <w:tc>
          <w:tcPr>
            <w:tcW w:w="1249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594BD6B5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  <w:r w:rsidRPr="00D279DC">
              <w:rPr>
                <w:rFonts w:ascii="Times New Roman" w:hAnsi="Times New Roman" w:cs="Times New Roman"/>
              </w:rPr>
              <w:t>2.87-19.17</w:t>
            </w:r>
          </w:p>
        </w:tc>
        <w:tc>
          <w:tcPr>
            <w:tcW w:w="1110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4D78B68B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.61×10</w:t>
            </w:r>
            <w:r w:rsidRPr="00BD5353">
              <w:rPr>
                <w:rFonts w:ascii="Times New Roman" w:hAnsi="Times New Roman" w:cs="Times New Roman"/>
                <w:vertAlign w:val="superscript"/>
              </w:rPr>
              <w:t>-5</w:t>
            </w:r>
          </w:p>
        </w:tc>
        <w:tc>
          <w:tcPr>
            <w:tcW w:w="243" w:type="dxa"/>
            <w:tcBorders>
              <w:bottom w:val="single" w:sz="4" w:space="0" w:color="auto"/>
            </w:tcBorders>
          </w:tcPr>
          <w:p w14:paraId="2AFFD5B4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33B620C0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  <w:r w:rsidRPr="00D279DC">
              <w:rPr>
                <w:rFonts w:ascii="Times New Roman" w:hAnsi="Times New Roman" w:cs="Times New Roman"/>
              </w:rPr>
              <w:t>0.64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6D132EBA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  <w:r w:rsidRPr="00D279DC">
              <w:rPr>
                <w:rFonts w:ascii="Times New Roman" w:hAnsi="Times New Roman" w:cs="Times New Roman"/>
              </w:rPr>
              <w:t>0.21-1.95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13F492A1" w14:textId="77777777" w:rsidR="002B0A50" w:rsidRPr="00D279DC" w:rsidRDefault="002B0A50" w:rsidP="007F384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30</w:t>
            </w:r>
          </w:p>
        </w:tc>
      </w:tr>
    </w:tbl>
    <w:p w14:paraId="18A0D3CD" w14:textId="77777777" w:rsidR="002B0A50" w:rsidRPr="003152C3" w:rsidRDefault="002B0A50" w:rsidP="002B0A50">
      <w:pPr>
        <w:rPr>
          <w:rFonts w:ascii="Times New Roman" w:hAnsi="Times New Roman" w:cs="Times New Roman"/>
          <w:sz w:val="24"/>
          <w:szCs w:val="24"/>
        </w:rPr>
      </w:pPr>
    </w:p>
    <w:p w14:paraId="6CEA19D7" w14:textId="77777777" w:rsidR="009F1EC9" w:rsidRDefault="002B0A50" w:rsidP="001A3E7B">
      <w:pPr>
        <w:spacing w:after="0"/>
        <w:rPr>
          <w:rFonts w:ascii="Times New Roman" w:hAnsi="Times New Roman" w:cs="Times New Roman"/>
          <w:sz w:val="24"/>
          <w:szCs w:val="24"/>
        </w:rPr>
      </w:pPr>
      <w:r w:rsidRPr="003152C3">
        <w:rPr>
          <w:rFonts w:ascii="Times New Roman" w:hAnsi="Times New Roman" w:cs="Times New Roman"/>
          <w:sz w:val="24"/>
          <w:szCs w:val="24"/>
        </w:rPr>
        <w:t xml:space="preserve">*based on </w:t>
      </w:r>
      <w:proofErr w:type="spellStart"/>
      <w:r w:rsidRPr="003152C3">
        <w:rPr>
          <w:rFonts w:ascii="Times New Roman" w:hAnsi="Times New Roman" w:cs="Times New Roman"/>
          <w:sz w:val="24"/>
          <w:szCs w:val="24"/>
        </w:rPr>
        <w:t>Ensembl</w:t>
      </w:r>
      <w:proofErr w:type="spellEnd"/>
      <w:r w:rsidRPr="003152C3">
        <w:rPr>
          <w:rFonts w:ascii="Times New Roman" w:hAnsi="Times New Roman" w:cs="Times New Roman"/>
          <w:sz w:val="24"/>
          <w:szCs w:val="24"/>
        </w:rPr>
        <w:t xml:space="preserve"> database</w:t>
      </w:r>
      <w:r w:rsidR="003C485F">
        <w:rPr>
          <w:rFonts w:ascii="Times New Roman" w:hAnsi="Times New Roman" w:cs="Times New Roman"/>
          <w:sz w:val="24"/>
          <w:szCs w:val="24"/>
        </w:rPr>
        <w:t xml:space="preserve"> </w:t>
      </w:r>
      <w:r w:rsidR="00A23074" w:rsidRPr="003152C3">
        <w:rPr>
          <w:rFonts w:ascii="Times New Roman" w:hAnsi="Times New Roman" w:cs="Times New Roman"/>
          <w:sz w:val="24"/>
          <w:szCs w:val="24"/>
        </w:rPr>
        <w:fldChar w:fldCharType="begin"/>
      </w:r>
      <w:r w:rsidR="00D51FF9">
        <w:rPr>
          <w:rFonts w:ascii="Times New Roman" w:hAnsi="Times New Roman" w:cs="Times New Roman"/>
          <w:sz w:val="24"/>
          <w:szCs w:val="24"/>
        </w:rPr>
        <w:instrText>ADDIN RW.CITE{{86 Flicek,Paul 2014}}</w:instrText>
      </w:r>
      <w:r w:rsidR="00A23074" w:rsidRPr="003152C3">
        <w:rPr>
          <w:rFonts w:ascii="Times New Roman" w:hAnsi="Times New Roman" w:cs="Times New Roman"/>
          <w:sz w:val="24"/>
          <w:szCs w:val="24"/>
        </w:rPr>
        <w:fldChar w:fldCharType="separate"/>
      </w:r>
      <w:r w:rsidR="00D51FF9" w:rsidRPr="00D51FF9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A23074" w:rsidRPr="003152C3">
        <w:rPr>
          <w:rFonts w:ascii="Times New Roman" w:hAnsi="Times New Roman" w:cs="Times New Roman"/>
          <w:sz w:val="24"/>
          <w:szCs w:val="24"/>
        </w:rPr>
        <w:fldChar w:fldCharType="end"/>
      </w:r>
      <w:r w:rsidR="009F1EC9">
        <w:rPr>
          <w:rFonts w:ascii="Times New Roman" w:hAnsi="Times New Roman" w:cs="Times New Roman"/>
          <w:sz w:val="24"/>
          <w:szCs w:val="24"/>
        </w:rPr>
        <w:t>.</w:t>
      </w:r>
    </w:p>
    <w:p w14:paraId="6BEE3A0D" w14:textId="77777777" w:rsidR="001A3E7B" w:rsidRDefault="001A3E7B" w:rsidP="001A3E7B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2D35E2C2" w14:textId="77777777" w:rsidR="00A53ECA" w:rsidRDefault="002B0A50" w:rsidP="001A3E7B">
      <w:pPr>
        <w:spacing w:after="0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3152C3">
        <w:rPr>
          <w:rFonts w:ascii="Times New Roman" w:hAnsi="Times New Roman" w:cs="Times New Roman"/>
          <w:sz w:val="24"/>
          <w:szCs w:val="24"/>
        </w:rPr>
        <w:t xml:space="preserve">OR: odds ratio for metastasis comparing odds of metastasis in subgroup </w:t>
      </w:r>
      <w:r w:rsidRPr="003152C3">
        <w:rPr>
          <w:rFonts w:ascii="Times New Roman" w:hAnsi="Times New Roman" w:cs="Times New Roman"/>
          <w:i/>
          <w:sz w:val="24"/>
          <w:szCs w:val="24"/>
        </w:rPr>
        <w:t>a</w:t>
      </w:r>
      <w:r w:rsidRPr="003152C3">
        <w:rPr>
          <w:rFonts w:ascii="Times New Roman" w:hAnsi="Times New Roman" w:cs="Times New Roman"/>
          <w:sz w:val="24"/>
          <w:szCs w:val="24"/>
        </w:rPr>
        <w:t xml:space="preserve"> with that in subgroup </w:t>
      </w:r>
      <w:r w:rsidRPr="003152C3">
        <w:rPr>
          <w:rFonts w:ascii="Times New Roman" w:hAnsi="Times New Roman" w:cs="Times New Roman"/>
          <w:i/>
          <w:sz w:val="24"/>
          <w:szCs w:val="24"/>
        </w:rPr>
        <w:t>b</w:t>
      </w:r>
      <w:r w:rsidR="00845310">
        <w:rPr>
          <w:rFonts w:ascii="Times New Roman" w:hAnsi="Times New Roman" w:cs="Times New Roman"/>
          <w:sz w:val="24"/>
          <w:szCs w:val="24"/>
        </w:rPr>
        <w:t>.</w:t>
      </w:r>
      <w:r w:rsidR="009F1EC9">
        <w:rPr>
          <w:rFonts w:ascii="Times New Roman" w:hAnsi="Times New Roman" w:cs="Times New Roman"/>
          <w:sz w:val="24"/>
          <w:szCs w:val="24"/>
        </w:rPr>
        <w:t xml:space="preserve"> </w:t>
      </w:r>
      <w:r w:rsidRPr="003152C3">
        <w:rPr>
          <w:rFonts w:ascii="Times New Roman" w:hAnsi="Times New Roman" w:cs="Times New Roman"/>
          <w:sz w:val="24"/>
          <w:szCs w:val="24"/>
        </w:rPr>
        <w:t xml:space="preserve">HR: hazard ratio comparing metastasis rate in subgroup </w:t>
      </w:r>
      <w:r w:rsidRPr="003152C3">
        <w:rPr>
          <w:rFonts w:ascii="Times New Roman" w:hAnsi="Times New Roman" w:cs="Times New Roman"/>
          <w:i/>
          <w:sz w:val="24"/>
          <w:szCs w:val="24"/>
        </w:rPr>
        <w:t>a</w:t>
      </w:r>
      <w:r w:rsidRPr="003152C3">
        <w:rPr>
          <w:rFonts w:ascii="Times New Roman" w:hAnsi="Times New Roman" w:cs="Times New Roman"/>
          <w:sz w:val="24"/>
          <w:szCs w:val="24"/>
        </w:rPr>
        <w:t xml:space="preserve"> with that in subgroup </w:t>
      </w:r>
      <w:r w:rsidRPr="003152C3">
        <w:rPr>
          <w:rFonts w:ascii="Times New Roman" w:hAnsi="Times New Roman" w:cs="Times New Roman"/>
          <w:i/>
          <w:sz w:val="24"/>
          <w:szCs w:val="24"/>
        </w:rPr>
        <w:t xml:space="preserve">b </w:t>
      </w:r>
      <w:r w:rsidRPr="003152C3">
        <w:rPr>
          <w:rFonts w:ascii="Times New Roman" w:hAnsi="Times New Roman" w:cs="Times New Roman"/>
          <w:sz w:val="24"/>
          <w:szCs w:val="24"/>
        </w:rPr>
        <w:t>among those who</w:t>
      </w:r>
      <w:r w:rsidR="009F1EC9">
        <w:rPr>
          <w:rFonts w:ascii="Times New Roman" w:hAnsi="Times New Roman" w:cs="Times New Roman"/>
          <w:sz w:val="24"/>
          <w:szCs w:val="24"/>
        </w:rPr>
        <w:t xml:space="preserve"> are susceptible to metastasis. </w:t>
      </w:r>
      <w:r w:rsidRPr="00851DDA">
        <w:rPr>
          <w:rFonts w:ascii="Times New Roman" w:hAnsi="Times New Roman" w:cs="Times New Roman"/>
          <w:sz w:val="24"/>
          <w:szCs w:val="24"/>
        </w:rPr>
        <w:t>MAF: minor allele frequency calculated from patient cohort analyzed;</w:t>
      </w:r>
      <w:r w:rsidRPr="003152C3">
        <w:rPr>
          <w:rFonts w:ascii="Times New Roman" w:hAnsi="Times New Roman" w:cs="Times New Roman"/>
          <w:sz w:val="24"/>
          <w:szCs w:val="24"/>
        </w:rPr>
        <w:t xml:space="preserve"> </w:t>
      </w:r>
      <w:r w:rsidRPr="00DE584D">
        <w:rPr>
          <w:rFonts w:ascii="Times New Roman" w:hAnsi="Times New Roman" w:cs="Times New Roman"/>
          <w:sz w:val="24"/>
          <w:szCs w:val="24"/>
        </w:rPr>
        <w:t xml:space="preserve">Genotype </w:t>
      </w:r>
      <w:r>
        <w:rPr>
          <w:rFonts w:ascii="Times New Roman" w:hAnsi="Times New Roman" w:cs="Times New Roman"/>
          <w:sz w:val="24"/>
          <w:szCs w:val="24"/>
        </w:rPr>
        <w:t>f</w:t>
      </w:r>
      <w:r w:rsidRPr="00DE584D">
        <w:rPr>
          <w:rFonts w:ascii="Times New Roman" w:hAnsi="Times New Roman" w:cs="Times New Roman"/>
          <w:sz w:val="24"/>
          <w:szCs w:val="24"/>
        </w:rPr>
        <w:t>req</w:t>
      </w:r>
      <w:r>
        <w:rPr>
          <w:rFonts w:ascii="Times New Roman" w:hAnsi="Times New Roman" w:cs="Times New Roman"/>
          <w:sz w:val="24"/>
          <w:szCs w:val="24"/>
        </w:rPr>
        <w:t xml:space="preserve">.: frequency of genotype </w:t>
      </w:r>
      <w:r>
        <w:rPr>
          <w:rFonts w:ascii="Times New Roman" w:hAnsi="Times New Roman" w:cs="Times New Roman"/>
          <w:i/>
          <w:sz w:val="24"/>
          <w:szCs w:val="24"/>
        </w:rPr>
        <w:t xml:space="preserve">a </w:t>
      </w:r>
      <w:r>
        <w:rPr>
          <w:rFonts w:ascii="Times New Roman" w:hAnsi="Times New Roman" w:cs="Times New Roman"/>
          <w:sz w:val="24"/>
          <w:szCs w:val="24"/>
        </w:rPr>
        <w:t>calculated from the patient cohort;</w:t>
      </w:r>
      <w:r w:rsidRPr="00DE584D">
        <w:rPr>
          <w:rFonts w:ascii="Times New Roman" w:hAnsi="Times New Roman" w:cs="Times New Roman"/>
          <w:sz w:val="24"/>
          <w:szCs w:val="24"/>
        </w:rPr>
        <w:t xml:space="preserve"> </w:t>
      </w:r>
      <w:r w:rsidRPr="003152C3">
        <w:rPr>
          <w:rFonts w:ascii="Times New Roman" w:hAnsi="Times New Roman" w:cs="Times New Roman"/>
          <w:sz w:val="24"/>
          <w:szCs w:val="24"/>
        </w:rPr>
        <w:t>CI: confidence interval.</w:t>
      </w:r>
      <w:r w:rsidR="00A53ECA" w:rsidRPr="00A53ECA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14:paraId="074904D2" w14:textId="77777777" w:rsidR="00A53ECA" w:rsidRDefault="00A53ECA" w:rsidP="001A3E7B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3152C3">
        <w:rPr>
          <w:rFonts w:ascii="Times New Roman" w:eastAsiaTheme="minorEastAsia" w:hAnsi="Times New Roman" w:cs="Times New Roman"/>
          <w:sz w:val="24"/>
          <w:szCs w:val="24"/>
        </w:rPr>
        <w:t xml:space="preserve">These SNPs were all located in intergenic regions and have no known regulatory consequences according to the </w:t>
      </w:r>
      <w:proofErr w:type="spellStart"/>
      <w:r w:rsidRPr="003152C3">
        <w:rPr>
          <w:rFonts w:ascii="Times New Roman" w:eastAsiaTheme="minorEastAsia" w:hAnsi="Times New Roman" w:cs="Times New Roman"/>
          <w:sz w:val="24"/>
          <w:szCs w:val="24"/>
        </w:rPr>
        <w:t>RegulomeDB</w:t>
      </w:r>
      <w:proofErr w:type="spellEnd"/>
      <w:r w:rsidRPr="003152C3">
        <w:rPr>
          <w:rFonts w:ascii="Times New Roman" w:eastAsiaTheme="minorEastAsia" w:hAnsi="Times New Roman" w:cs="Times New Roman"/>
          <w:sz w:val="24"/>
          <w:szCs w:val="24"/>
        </w:rPr>
        <w:t xml:space="preserve"> database </w:t>
      </w:r>
      <w:r w:rsidR="00A23074" w:rsidRPr="003152C3">
        <w:rPr>
          <w:rFonts w:ascii="Times New Roman" w:eastAsiaTheme="minorEastAsia" w:hAnsi="Times New Roman" w:cs="Times New Roman"/>
          <w:sz w:val="24"/>
          <w:szCs w:val="24"/>
        </w:rPr>
        <w:fldChar w:fldCharType="begin"/>
      </w:r>
      <w:r w:rsidR="00D51FF9">
        <w:rPr>
          <w:rFonts w:ascii="Times New Roman" w:eastAsiaTheme="minorEastAsia" w:hAnsi="Times New Roman" w:cs="Times New Roman"/>
          <w:sz w:val="24"/>
          <w:szCs w:val="24"/>
        </w:rPr>
        <w:instrText>ADDIN RW.CITE{{231 Boyle,AlanP. 2012}}</w:instrText>
      </w:r>
      <w:r w:rsidR="00A23074" w:rsidRPr="003152C3">
        <w:rPr>
          <w:rFonts w:ascii="Times New Roman" w:eastAsiaTheme="minorEastAsia" w:hAnsi="Times New Roman" w:cs="Times New Roman"/>
          <w:sz w:val="24"/>
          <w:szCs w:val="24"/>
        </w:rPr>
        <w:fldChar w:fldCharType="separate"/>
      </w:r>
      <w:r w:rsidR="00D51FF9" w:rsidRPr="00D51FF9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4</w:t>
      </w:r>
      <w:r w:rsidR="00A23074" w:rsidRPr="003152C3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Pr="003152C3">
        <w:rPr>
          <w:rFonts w:ascii="Times New Roman" w:eastAsiaTheme="minorEastAsia" w:hAnsi="Times New Roman" w:cs="Times New Roman"/>
          <w:sz w:val="24"/>
          <w:szCs w:val="24"/>
        </w:rPr>
        <w:t>. The results contained odds ratio estimates different than 1 (</w:t>
      </w:r>
      <w:r>
        <w:rPr>
          <w:rFonts w:ascii="Times New Roman" w:eastAsiaTheme="minorEastAsia" w:hAnsi="Times New Roman" w:cs="Times New Roman"/>
          <w:sz w:val="24"/>
          <w:szCs w:val="24"/>
        </w:rPr>
        <w:t>p&lt;3.7×10</w:t>
      </w:r>
      <w:r w:rsidRPr="002F6341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-5</w:t>
      </w:r>
      <w:r w:rsidRPr="003152C3">
        <w:rPr>
          <w:rFonts w:ascii="Times New Roman" w:eastAsiaTheme="minorEastAsia" w:hAnsi="Times New Roman" w:cs="Times New Roman"/>
          <w:sz w:val="24"/>
          <w:szCs w:val="24"/>
        </w:rPr>
        <w:t xml:space="preserve">), indicating that these SNPs could be differentiators for being long-term metastasis free survivors, </w:t>
      </w:r>
      <w:r>
        <w:rPr>
          <w:rFonts w:ascii="Times New Roman" w:eastAsiaTheme="minorEastAsia" w:hAnsi="Times New Roman" w:cs="Times New Roman"/>
          <w:sz w:val="24"/>
          <w:szCs w:val="24"/>
        </w:rPr>
        <w:t>but</w:t>
      </w:r>
      <w:r w:rsidRPr="003152C3">
        <w:rPr>
          <w:rFonts w:ascii="Times New Roman" w:eastAsiaTheme="minorEastAsia" w:hAnsi="Times New Roman" w:cs="Times New Roman"/>
          <w:sz w:val="24"/>
          <w:szCs w:val="24"/>
        </w:rPr>
        <w:t xml:space="preserve"> the associations did not reach the conservative </w:t>
      </w:r>
      <w:r>
        <w:rPr>
          <w:rFonts w:ascii="Times New Roman" w:eastAsiaTheme="minorEastAsia" w:hAnsi="Times New Roman" w:cs="Times New Roman"/>
          <w:sz w:val="24"/>
          <w:szCs w:val="24"/>
        </w:rPr>
        <w:t>Bonferroni-corrected</w:t>
      </w:r>
      <w:r w:rsidRPr="003152C3">
        <w:rPr>
          <w:rFonts w:ascii="Times New Roman" w:eastAsiaTheme="minorEastAsia" w:hAnsi="Times New Roman" w:cs="Times New Roman"/>
          <w:sz w:val="24"/>
          <w:szCs w:val="24"/>
        </w:rPr>
        <w:t xml:space="preserve"> significance level. This could be indicative of a lack of power due to the small number of patients who experienced metastasis</w:t>
      </w:r>
      <w:r>
        <w:rPr>
          <w:rFonts w:ascii="Times New Roman" w:eastAsiaTheme="minorEastAsia" w:hAnsi="Times New Roman" w:cs="Times New Roman"/>
          <w:sz w:val="24"/>
          <w:szCs w:val="24"/>
        </w:rPr>
        <w:t>. Consequently,</w:t>
      </w:r>
      <w:r w:rsidRPr="003152C3">
        <w:rPr>
          <w:rFonts w:ascii="Times New Roman" w:eastAsiaTheme="minorEastAsia" w:hAnsi="Times New Roman" w:cs="Times New Roman"/>
          <w:sz w:val="24"/>
          <w:szCs w:val="24"/>
        </w:rPr>
        <w:t xml:space="preserve"> these SNPs should be investigated in a larger cohort. </w:t>
      </w:r>
    </w:p>
    <w:p w14:paraId="174AA5B0" w14:textId="77777777" w:rsidR="002B0A50" w:rsidRDefault="002B0A50" w:rsidP="009F1EC9">
      <w:pPr>
        <w:spacing w:after="0" w:line="240" w:lineRule="auto"/>
        <w:rPr>
          <w:rFonts w:ascii="Times New Roman" w:hAnsi="Times New Roman" w:cs="Times New Roman"/>
          <w:sz w:val="24"/>
          <w:szCs w:val="24"/>
        </w:rPr>
        <w:sectPr w:rsidR="002B0A50" w:rsidSect="002B0A50">
          <w:pgSz w:w="15840" w:h="12240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25C309A9" w14:textId="3D784C1E" w:rsidR="0021342A" w:rsidRPr="00E02C05" w:rsidRDefault="002B0A50" w:rsidP="0021342A">
      <w:pPr>
        <w:rPr>
          <w:rFonts w:ascii="Times New Roman" w:hAnsi="Times New Roman" w:cs="Times New Roman"/>
          <w:sz w:val="24"/>
          <w:szCs w:val="24"/>
        </w:rPr>
      </w:pPr>
      <w:r w:rsidRPr="00D84C6F"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ry </w:t>
      </w:r>
      <w:r w:rsidR="0021342A" w:rsidRPr="00D84C6F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783F7F">
        <w:rPr>
          <w:rFonts w:ascii="Times New Roman" w:hAnsi="Times New Roman" w:cs="Times New Roman"/>
          <w:b/>
          <w:sz w:val="24"/>
          <w:szCs w:val="24"/>
        </w:rPr>
        <w:t>2</w:t>
      </w:r>
      <w:r w:rsidR="0021342A" w:rsidRPr="00D84C6F">
        <w:rPr>
          <w:rFonts w:ascii="Times New Roman" w:hAnsi="Times New Roman" w:cs="Times New Roman"/>
          <w:b/>
          <w:sz w:val="24"/>
          <w:szCs w:val="24"/>
        </w:rPr>
        <w:t>.</w:t>
      </w:r>
      <w:r w:rsidR="0021342A" w:rsidRPr="00E02C05">
        <w:rPr>
          <w:rFonts w:ascii="Times New Roman" w:hAnsi="Times New Roman" w:cs="Times New Roman"/>
          <w:sz w:val="24"/>
          <w:szCs w:val="24"/>
        </w:rPr>
        <w:t xml:space="preserve"> </w:t>
      </w:r>
      <w:r w:rsidR="00B208CC">
        <w:rPr>
          <w:rFonts w:ascii="Times New Roman" w:hAnsi="Times New Roman" w:cs="Times New Roman"/>
          <w:sz w:val="24"/>
          <w:szCs w:val="24"/>
        </w:rPr>
        <w:t>Kaplan-Meier s</w:t>
      </w:r>
      <w:r w:rsidR="00B208CC" w:rsidRPr="00E02C05">
        <w:rPr>
          <w:rFonts w:ascii="Times New Roman" w:hAnsi="Times New Roman" w:cs="Times New Roman"/>
          <w:sz w:val="24"/>
          <w:szCs w:val="24"/>
        </w:rPr>
        <w:t xml:space="preserve">urvival </w:t>
      </w:r>
      <w:r w:rsidR="00B208CC">
        <w:rPr>
          <w:rFonts w:ascii="Times New Roman" w:hAnsi="Times New Roman" w:cs="Times New Roman"/>
          <w:sz w:val="24"/>
          <w:szCs w:val="24"/>
        </w:rPr>
        <w:t>function estimate</w:t>
      </w:r>
      <w:r w:rsidR="00B208CC" w:rsidRPr="00E02C05">
        <w:rPr>
          <w:rFonts w:ascii="Times New Roman" w:hAnsi="Times New Roman" w:cs="Times New Roman"/>
          <w:sz w:val="24"/>
          <w:szCs w:val="24"/>
        </w:rPr>
        <w:t xml:space="preserve">s for SNPs with the strongest association to </w:t>
      </w:r>
      <w:r w:rsidR="00B208CC">
        <w:rPr>
          <w:rFonts w:ascii="Times New Roman" w:hAnsi="Times New Roman" w:cs="Times New Roman"/>
          <w:sz w:val="24"/>
          <w:szCs w:val="24"/>
        </w:rPr>
        <w:t xml:space="preserve">long-term </w:t>
      </w:r>
      <w:r w:rsidR="00B208CC" w:rsidRPr="00E02C05">
        <w:rPr>
          <w:rFonts w:ascii="Times New Roman" w:hAnsi="Times New Roman" w:cs="Times New Roman"/>
          <w:sz w:val="24"/>
          <w:szCs w:val="24"/>
        </w:rPr>
        <w:t>risk of metastasis in the mixture cure model</w:t>
      </w:r>
      <w:r w:rsidR="00B208C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6565F20" w14:textId="77777777" w:rsidR="0021342A" w:rsidRPr="00E02C05" w:rsidRDefault="0021342A" w:rsidP="0021342A">
      <w:pPr>
        <w:jc w:val="center"/>
        <w:rPr>
          <w:rFonts w:ascii="Times New Roman" w:hAnsi="Times New Roman" w:cs="Times New Roman"/>
          <w:sz w:val="24"/>
          <w:szCs w:val="24"/>
        </w:rPr>
      </w:pPr>
      <w:r w:rsidRPr="00E02C05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6FFACF14" wp14:editId="03E71C4B">
            <wp:extent cx="2173001" cy="2160000"/>
            <wp:effectExtent l="0" t="0" r="0" b="0"/>
            <wp:docPr id="48" name="Picture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K-M rs1468386 risk.jpeg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73001" cy="216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E02C05">
        <w:rPr>
          <w:rFonts w:ascii="Times New Roman" w:hAnsi="Times New Roman" w:cs="Times New Roman"/>
          <w:sz w:val="24"/>
          <w:szCs w:val="24"/>
        </w:rPr>
        <w:t xml:space="preserve">                    </w:t>
      </w:r>
      <w:r w:rsidRPr="00E02C05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54351D9F" wp14:editId="14BE3554">
            <wp:extent cx="2173001" cy="2160000"/>
            <wp:effectExtent l="0" t="0" r="0" b="0"/>
            <wp:docPr id="49" name="Picture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K-M rs4823630 risk.jpeg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73001" cy="216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E02C05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6010A5D0" wp14:editId="79B615A5">
            <wp:extent cx="2173001" cy="2160000"/>
            <wp:effectExtent l="0" t="0" r="0" b="0"/>
            <wp:docPr id="50" name="Picture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K-M rs6985116 risk.jpeg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73001" cy="216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E02C05">
        <w:rPr>
          <w:rFonts w:ascii="Times New Roman" w:hAnsi="Times New Roman" w:cs="Times New Roman"/>
          <w:sz w:val="24"/>
          <w:szCs w:val="24"/>
        </w:rPr>
        <w:t xml:space="preserve">                    </w:t>
      </w:r>
      <w:r w:rsidRPr="00E02C05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59694929" wp14:editId="37288B3A">
            <wp:extent cx="2173001" cy="2160000"/>
            <wp:effectExtent l="0" t="0" r="0" b="0"/>
            <wp:docPr id="51" name="Picture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K-M rs10080115 risk.jpeg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73001" cy="216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E02C05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2972080A" wp14:editId="16AB248D">
            <wp:extent cx="2173001" cy="2160000"/>
            <wp:effectExtent l="0" t="0" r="0" b="0"/>
            <wp:docPr id="52" name="Picture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K-M rs17354999 risk.jpeg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73001" cy="216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E02C05">
        <w:rPr>
          <w:rFonts w:ascii="Times New Roman" w:hAnsi="Times New Roman" w:cs="Times New Roman"/>
          <w:sz w:val="24"/>
          <w:szCs w:val="24"/>
        </w:rPr>
        <w:t xml:space="preserve">               </w:t>
      </w:r>
    </w:p>
    <w:p w14:paraId="7A8C3A72" w14:textId="77777777" w:rsidR="0021342A" w:rsidRPr="00E02C05" w:rsidRDefault="0021342A" w:rsidP="0021342A">
      <w:pPr>
        <w:jc w:val="center"/>
        <w:rPr>
          <w:rFonts w:ascii="Times New Roman" w:hAnsi="Times New Roman" w:cs="Times New Roman"/>
          <w:sz w:val="24"/>
          <w:szCs w:val="24"/>
        </w:rPr>
      </w:pPr>
      <w:r w:rsidRPr="00E02C05">
        <w:rPr>
          <w:rFonts w:ascii="Times New Roman" w:hAnsi="Times New Roman" w:cs="Times New Roman"/>
          <w:sz w:val="24"/>
          <w:szCs w:val="24"/>
        </w:rPr>
        <w:t xml:space="preserve">               </w:t>
      </w:r>
    </w:p>
    <w:p w14:paraId="70AB0FDD" w14:textId="77777777" w:rsidR="001E2694" w:rsidRPr="00E02C05" w:rsidRDefault="001E2694">
      <w:pPr>
        <w:rPr>
          <w:rFonts w:ascii="Times New Roman" w:hAnsi="Times New Roman" w:cs="Times New Roman"/>
          <w:sz w:val="24"/>
          <w:szCs w:val="24"/>
        </w:rPr>
      </w:pPr>
      <w:r w:rsidRPr="00E02C05">
        <w:rPr>
          <w:rFonts w:ascii="Times New Roman" w:hAnsi="Times New Roman" w:cs="Times New Roman"/>
          <w:sz w:val="24"/>
          <w:szCs w:val="24"/>
        </w:rPr>
        <w:br w:type="page"/>
      </w:r>
    </w:p>
    <w:p w14:paraId="6D8C7337" w14:textId="0B111BA8" w:rsidR="000714CE" w:rsidRDefault="002B0A50" w:rsidP="00CD2FDA">
      <w:pPr>
        <w:spacing w:line="240" w:lineRule="auto"/>
        <w:rPr>
          <w:rFonts w:ascii="Times New Roman" w:hAnsi="Times New Roman" w:cs="Times New Roman"/>
          <w:noProof/>
          <w:sz w:val="24"/>
          <w:szCs w:val="24"/>
          <w:lang w:eastAsia="en-CA"/>
        </w:rPr>
      </w:pPr>
      <w:r w:rsidRPr="00D84C6F"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ry </w:t>
      </w:r>
      <w:r w:rsidR="000714CE" w:rsidRPr="00D84C6F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783F7F">
        <w:rPr>
          <w:rFonts w:ascii="Times New Roman" w:hAnsi="Times New Roman" w:cs="Times New Roman"/>
          <w:b/>
          <w:sz w:val="24"/>
          <w:szCs w:val="24"/>
        </w:rPr>
        <w:t>3</w:t>
      </w:r>
      <w:r w:rsidR="000714CE" w:rsidRPr="00D84C6F">
        <w:rPr>
          <w:rFonts w:ascii="Times New Roman" w:hAnsi="Times New Roman" w:cs="Times New Roman"/>
          <w:b/>
          <w:sz w:val="24"/>
          <w:szCs w:val="24"/>
        </w:rPr>
        <w:t>.</w:t>
      </w:r>
      <w:r w:rsidR="000714CE" w:rsidRPr="00E02C05">
        <w:rPr>
          <w:rFonts w:ascii="Times New Roman" w:hAnsi="Times New Roman" w:cs="Times New Roman"/>
          <w:sz w:val="24"/>
          <w:szCs w:val="24"/>
        </w:rPr>
        <w:t xml:space="preserve"> Known and hypothesized </w:t>
      </w:r>
      <w:r w:rsidR="000714CE">
        <w:rPr>
          <w:rFonts w:ascii="Times New Roman" w:hAnsi="Times New Roman" w:cs="Times New Roman"/>
          <w:sz w:val="24"/>
          <w:szCs w:val="24"/>
        </w:rPr>
        <w:t xml:space="preserve">links </w:t>
      </w:r>
      <w:r w:rsidR="000714CE" w:rsidRPr="00E02C05">
        <w:rPr>
          <w:rFonts w:ascii="Times New Roman" w:hAnsi="Times New Roman" w:cs="Times New Roman"/>
          <w:sz w:val="24"/>
          <w:szCs w:val="24"/>
        </w:rPr>
        <w:t>between the intergenic SNPs, nearby genes, and the risk of metastasis</w:t>
      </w:r>
    </w:p>
    <w:p w14:paraId="402CEE68" w14:textId="77777777" w:rsidR="00FF392C" w:rsidRPr="00E02C05" w:rsidRDefault="00FF392C" w:rsidP="00CD2FD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3EA6028D" wp14:editId="01BCA016">
            <wp:extent cx="4813949" cy="5943600"/>
            <wp:effectExtent l="0" t="0" r="571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26545" cy="595915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6C2D524" w14:textId="77777777" w:rsidR="00850BEC" w:rsidRDefault="00850BEC" w:rsidP="00850BEC">
      <w:pPr>
        <w:spacing w:line="240" w:lineRule="auto"/>
        <w:rPr>
          <w:rFonts w:ascii="Times New Roman" w:hAnsi="Times New Roman" w:cs="Times New Roman"/>
          <w:szCs w:val="24"/>
        </w:rPr>
      </w:pPr>
      <w:r w:rsidRPr="000714CE">
        <w:rPr>
          <w:rFonts w:ascii="Times New Roman" w:hAnsi="Times New Roman" w:cs="Times New Roman"/>
          <w:szCs w:val="24"/>
        </w:rPr>
        <w:t xml:space="preserve">All SNPs except </w:t>
      </w:r>
      <w:r w:rsidRPr="000714CE">
        <w:rPr>
          <w:rFonts w:ascii="Times New Roman" w:eastAsiaTheme="minorEastAsia" w:hAnsi="Times New Roman" w:cs="Times New Roman"/>
          <w:szCs w:val="24"/>
        </w:rPr>
        <w:t>rs1145724, are discussed in Discussion</w:t>
      </w:r>
      <w:r>
        <w:rPr>
          <w:rFonts w:ascii="Times New Roman" w:eastAsiaTheme="minorEastAsia" w:hAnsi="Times New Roman" w:cs="Times New Roman"/>
          <w:szCs w:val="24"/>
        </w:rPr>
        <w:t xml:space="preserve"> section of the manuscript</w:t>
      </w:r>
      <w:r w:rsidRPr="000714CE">
        <w:rPr>
          <w:rFonts w:ascii="Times New Roman" w:eastAsiaTheme="minorEastAsia" w:hAnsi="Times New Roman" w:cs="Times New Roman"/>
          <w:szCs w:val="24"/>
        </w:rPr>
        <w:t xml:space="preserve">. The intergenic SNP rs1145724 was identified by the Cox PH model as significantly associated with time to metastasis. </w:t>
      </w:r>
      <w:r>
        <w:rPr>
          <w:rFonts w:ascii="Times New Roman" w:eastAsiaTheme="minorEastAsia" w:hAnsi="Times New Roman" w:cs="Times New Roman"/>
          <w:szCs w:val="24"/>
        </w:rPr>
        <w:t xml:space="preserve">According to UCSC genome browser </w:t>
      </w:r>
      <w:r w:rsidR="00A23074" w:rsidRPr="00F24DB4">
        <w:rPr>
          <w:rFonts w:ascii="Times New Roman" w:eastAsiaTheme="minorEastAsia" w:hAnsi="Times New Roman" w:cs="Times New Roman"/>
          <w:szCs w:val="24"/>
        </w:rPr>
        <w:fldChar w:fldCharType="begin"/>
      </w:r>
      <w:r w:rsidR="00D51FF9">
        <w:rPr>
          <w:rFonts w:ascii="Times New Roman" w:eastAsiaTheme="minorEastAsia" w:hAnsi="Times New Roman" w:cs="Times New Roman"/>
          <w:szCs w:val="24"/>
        </w:rPr>
        <w:instrText>ADDIN RW.CITE{{210 Kent,W.J. 2002}}</w:instrText>
      </w:r>
      <w:r w:rsidR="00A23074" w:rsidRPr="00F24DB4">
        <w:rPr>
          <w:rFonts w:ascii="Times New Roman" w:eastAsiaTheme="minorEastAsia" w:hAnsi="Times New Roman" w:cs="Times New Roman"/>
          <w:szCs w:val="24"/>
        </w:rPr>
        <w:fldChar w:fldCharType="separate"/>
      </w:r>
      <w:r w:rsidR="00D51FF9" w:rsidRPr="00D51FF9">
        <w:rPr>
          <w:rFonts w:ascii="Times New Roman" w:eastAsiaTheme="minorEastAsia" w:hAnsi="Times New Roman" w:cs="Times New Roman"/>
          <w:szCs w:val="24"/>
          <w:vertAlign w:val="superscript"/>
        </w:rPr>
        <w:t>5</w:t>
      </w:r>
      <w:r w:rsidR="00A23074" w:rsidRPr="00F24DB4">
        <w:rPr>
          <w:rFonts w:ascii="Times New Roman" w:eastAsiaTheme="minorEastAsia" w:hAnsi="Times New Roman" w:cs="Times New Roman"/>
          <w:szCs w:val="24"/>
        </w:rPr>
        <w:fldChar w:fldCharType="end"/>
      </w:r>
      <w:r>
        <w:rPr>
          <w:rFonts w:ascii="Times New Roman" w:eastAsiaTheme="minorEastAsia" w:hAnsi="Times New Roman" w:cs="Times New Roman"/>
          <w:szCs w:val="24"/>
        </w:rPr>
        <w:t xml:space="preserve"> t</w:t>
      </w:r>
      <w:r w:rsidRPr="000714CE">
        <w:rPr>
          <w:rFonts w:ascii="Times New Roman" w:eastAsiaTheme="minorEastAsia" w:hAnsi="Times New Roman" w:cs="Times New Roman"/>
          <w:szCs w:val="24"/>
        </w:rPr>
        <w:t xml:space="preserve">his SNP is flanked by a miRNA, </w:t>
      </w:r>
      <w:r w:rsidRPr="000714CE">
        <w:rPr>
          <w:rFonts w:ascii="Times New Roman" w:eastAsiaTheme="minorEastAsia" w:hAnsi="Times New Roman" w:cs="Times New Roman"/>
          <w:i/>
          <w:szCs w:val="24"/>
        </w:rPr>
        <w:t>miR562</w:t>
      </w:r>
      <w:r w:rsidRPr="000714CE">
        <w:rPr>
          <w:rFonts w:ascii="Times New Roman" w:eastAsiaTheme="minorEastAsia" w:hAnsi="Times New Roman" w:cs="Times New Roman"/>
          <w:szCs w:val="24"/>
        </w:rPr>
        <w:t xml:space="preserve">, and a mitogen-activated protein kinase gene, </w:t>
      </w:r>
      <w:r w:rsidRPr="000714CE">
        <w:rPr>
          <w:rFonts w:ascii="Times New Roman" w:eastAsiaTheme="minorEastAsia" w:hAnsi="Times New Roman" w:cs="Times New Roman"/>
          <w:i/>
          <w:szCs w:val="24"/>
        </w:rPr>
        <w:t>MAP3K7</w:t>
      </w:r>
      <w:r w:rsidRPr="000714CE">
        <w:rPr>
          <w:rFonts w:ascii="Times New Roman" w:eastAsiaTheme="minorEastAsia" w:hAnsi="Times New Roman" w:cs="Times New Roman"/>
          <w:szCs w:val="24"/>
        </w:rPr>
        <w:t xml:space="preserve">. There is no scientific literature linking </w:t>
      </w:r>
      <w:r w:rsidRPr="000714CE">
        <w:rPr>
          <w:rFonts w:ascii="Times New Roman" w:eastAsiaTheme="minorEastAsia" w:hAnsi="Times New Roman" w:cs="Times New Roman"/>
          <w:i/>
          <w:szCs w:val="24"/>
        </w:rPr>
        <w:t>miR562</w:t>
      </w:r>
      <w:r w:rsidRPr="000714CE">
        <w:rPr>
          <w:rFonts w:ascii="Times New Roman" w:eastAsiaTheme="minorEastAsia" w:hAnsi="Times New Roman" w:cs="Times New Roman"/>
          <w:szCs w:val="24"/>
        </w:rPr>
        <w:t xml:space="preserve"> to colorectal cancer. MAP3K7, on the other hand, has been shown to be </w:t>
      </w:r>
      <w:r>
        <w:rPr>
          <w:rFonts w:ascii="Times New Roman" w:eastAsiaTheme="minorEastAsia" w:hAnsi="Times New Roman" w:cs="Times New Roman"/>
          <w:szCs w:val="24"/>
        </w:rPr>
        <w:t>linked to</w:t>
      </w:r>
      <w:r w:rsidRPr="000714CE">
        <w:rPr>
          <w:rFonts w:ascii="Times New Roman" w:eastAsiaTheme="minorEastAsia" w:hAnsi="Times New Roman" w:cs="Times New Roman"/>
          <w:szCs w:val="24"/>
        </w:rPr>
        <w:t xml:space="preserve"> colorectal cancer in several studies </w:t>
      </w:r>
      <w:r w:rsidR="00A23074" w:rsidRPr="000714CE">
        <w:rPr>
          <w:rFonts w:ascii="Times New Roman" w:eastAsiaTheme="minorEastAsia" w:hAnsi="Times New Roman" w:cs="Times New Roman"/>
          <w:szCs w:val="24"/>
        </w:rPr>
        <w:fldChar w:fldCharType="begin"/>
      </w:r>
      <w:r w:rsidR="00D51FF9">
        <w:rPr>
          <w:rFonts w:ascii="Times New Roman" w:eastAsiaTheme="minorEastAsia" w:hAnsi="Times New Roman" w:cs="Times New Roman"/>
          <w:szCs w:val="24"/>
        </w:rPr>
        <w:instrText>ADDIN RW.CITE{{595 Slattery,MarthaL. 2013; 592 Takahashi,Hidekazu 2015; 591 Singh,Anurag 2012}}</w:instrText>
      </w:r>
      <w:r w:rsidR="00A23074" w:rsidRPr="000714CE">
        <w:rPr>
          <w:rFonts w:ascii="Times New Roman" w:eastAsiaTheme="minorEastAsia" w:hAnsi="Times New Roman" w:cs="Times New Roman"/>
          <w:szCs w:val="24"/>
        </w:rPr>
        <w:fldChar w:fldCharType="separate"/>
      </w:r>
      <w:r w:rsidR="00D51FF9" w:rsidRPr="00D51FF9">
        <w:rPr>
          <w:rFonts w:ascii="Times New Roman" w:eastAsiaTheme="minorEastAsia" w:hAnsi="Times New Roman" w:cs="Times New Roman"/>
          <w:szCs w:val="24"/>
          <w:vertAlign w:val="superscript"/>
        </w:rPr>
        <w:t>6-8</w:t>
      </w:r>
      <w:r w:rsidR="00A23074" w:rsidRPr="000714CE">
        <w:rPr>
          <w:rFonts w:ascii="Times New Roman" w:eastAsiaTheme="minorEastAsia" w:hAnsi="Times New Roman" w:cs="Times New Roman"/>
          <w:szCs w:val="24"/>
        </w:rPr>
        <w:fldChar w:fldCharType="end"/>
      </w:r>
      <w:r w:rsidRPr="000714CE">
        <w:rPr>
          <w:rFonts w:ascii="Times New Roman" w:eastAsiaTheme="minorEastAsia" w:hAnsi="Times New Roman" w:cs="Times New Roman"/>
          <w:szCs w:val="24"/>
        </w:rPr>
        <w:t xml:space="preserve">. MAP3K7 (TAK1) mediates signal transduction in several pathways, including negative regulation of </w:t>
      </w:r>
      <w:proofErr w:type="spellStart"/>
      <w:r w:rsidRPr="000714CE">
        <w:rPr>
          <w:rFonts w:ascii="Times New Roman" w:eastAsiaTheme="minorEastAsia" w:hAnsi="Times New Roman" w:cs="Times New Roman"/>
          <w:szCs w:val="24"/>
        </w:rPr>
        <w:t>Wnt</w:t>
      </w:r>
      <w:proofErr w:type="spellEnd"/>
      <w:r w:rsidRPr="000714CE">
        <w:rPr>
          <w:rFonts w:ascii="Times New Roman" w:eastAsiaTheme="minorEastAsia" w:hAnsi="Times New Roman" w:cs="Times New Roman"/>
          <w:szCs w:val="24"/>
        </w:rPr>
        <w:t xml:space="preserve"> signaling </w:t>
      </w:r>
      <w:r w:rsidR="00A23074" w:rsidRPr="000714CE">
        <w:rPr>
          <w:rFonts w:ascii="Times New Roman" w:eastAsiaTheme="minorEastAsia" w:hAnsi="Times New Roman" w:cs="Times New Roman"/>
          <w:szCs w:val="24"/>
        </w:rPr>
        <w:fldChar w:fldCharType="begin"/>
      </w:r>
      <w:r w:rsidR="00D51FF9">
        <w:rPr>
          <w:rFonts w:ascii="Times New Roman" w:eastAsiaTheme="minorEastAsia" w:hAnsi="Times New Roman" w:cs="Times New Roman"/>
          <w:szCs w:val="24"/>
        </w:rPr>
        <w:instrText>ADDIN RW.CITE{{607 Behrens,J. 2000}}</w:instrText>
      </w:r>
      <w:r w:rsidR="00A23074" w:rsidRPr="000714CE">
        <w:rPr>
          <w:rFonts w:ascii="Times New Roman" w:eastAsiaTheme="minorEastAsia" w:hAnsi="Times New Roman" w:cs="Times New Roman"/>
          <w:szCs w:val="24"/>
        </w:rPr>
        <w:fldChar w:fldCharType="separate"/>
      </w:r>
      <w:r w:rsidR="00D51FF9" w:rsidRPr="00D51FF9">
        <w:rPr>
          <w:rFonts w:ascii="Times New Roman" w:eastAsiaTheme="minorEastAsia" w:hAnsi="Times New Roman" w:cs="Times New Roman"/>
          <w:szCs w:val="24"/>
          <w:vertAlign w:val="superscript"/>
        </w:rPr>
        <w:t>9</w:t>
      </w:r>
      <w:r w:rsidR="00A23074" w:rsidRPr="000714CE">
        <w:rPr>
          <w:rFonts w:ascii="Times New Roman" w:eastAsiaTheme="minorEastAsia" w:hAnsi="Times New Roman" w:cs="Times New Roman"/>
          <w:szCs w:val="24"/>
        </w:rPr>
        <w:fldChar w:fldCharType="end"/>
      </w:r>
      <w:r w:rsidRPr="000714CE">
        <w:rPr>
          <w:rFonts w:ascii="Times New Roman" w:eastAsiaTheme="minorEastAsia" w:hAnsi="Times New Roman" w:cs="Times New Roman"/>
          <w:szCs w:val="24"/>
        </w:rPr>
        <w:t xml:space="preserve">. However, at the present time there is no known connection between this SNP, these genes, or colorectal cancer metastasis. </w:t>
      </w:r>
      <w:r w:rsidRPr="000714CE">
        <w:rPr>
          <w:rFonts w:ascii="Times New Roman" w:hAnsi="Times New Roman" w:cs="Times New Roman"/>
          <w:szCs w:val="24"/>
        </w:rPr>
        <w:t>It is also possible that the SNPs identified in this study may have long-distance regulatory functions.</w:t>
      </w:r>
    </w:p>
    <w:p w14:paraId="5107FA8B" w14:textId="0AC6E378" w:rsidR="00783F7F" w:rsidRPr="00E02C05" w:rsidRDefault="00744738" w:rsidP="00783F7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ry Figure </w:t>
      </w:r>
      <w:r w:rsidR="00783F7F">
        <w:rPr>
          <w:rFonts w:ascii="Times New Roman" w:hAnsi="Times New Roman" w:cs="Times New Roman"/>
          <w:b/>
          <w:sz w:val="24"/>
          <w:szCs w:val="24"/>
        </w:rPr>
        <w:t>4</w:t>
      </w:r>
      <w:r w:rsidR="00783F7F" w:rsidRPr="00E02C05">
        <w:rPr>
          <w:rFonts w:ascii="Times New Roman" w:hAnsi="Times New Roman" w:cs="Times New Roman"/>
          <w:sz w:val="24"/>
          <w:szCs w:val="24"/>
        </w:rPr>
        <w:t xml:space="preserve">. </w:t>
      </w:r>
      <w:r w:rsidR="00783F7F">
        <w:rPr>
          <w:rFonts w:ascii="Times New Roman" w:hAnsi="Times New Roman" w:cs="Times New Roman"/>
          <w:sz w:val="24"/>
          <w:szCs w:val="24"/>
        </w:rPr>
        <w:t>Kaplan-Meier survival function estimates</w:t>
      </w:r>
      <w:r w:rsidR="00783F7F" w:rsidRPr="00E02C05">
        <w:rPr>
          <w:rFonts w:ascii="Times New Roman" w:hAnsi="Times New Roman" w:cs="Times New Roman"/>
          <w:sz w:val="24"/>
          <w:szCs w:val="24"/>
        </w:rPr>
        <w:t xml:space="preserve"> for the nine SNPs </w:t>
      </w:r>
      <w:r w:rsidR="00783F7F">
        <w:rPr>
          <w:rFonts w:ascii="Times New Roman" w:hAnsi="Times New Roman" w:cs="Times New Roman"/>
          <w:sz w:val="24"/>
          <w:szCs w:val="24"/>
        </w:rPr>
        <w:t xml:space="preserve">significantly associated with time-to-metastasis after adjusting for significant baseline characteristics in the Cox proportional hazards regression model </w:t>
      </w:r>
    </w:p>
    <w:p w14:paraId="3A23746C" w14:textId="77777777" w:rsidR="00783F7F" w:rsidRDefault="00783F7F" w:rsidP="00783F7F"/>
    <w:p w14:paraId="7D362979" w14:textId="77777777" w:rsidR="00783F7F" w:rsidRDefault="00783F7F" w:rsidP="00783F7F">
      <w:r>
        <w:rPr>
          <w:noProof/>
          <w:lang w:val="en-US"/>
        </w:rPr>
        <w:drawing>
          <wp:inline distT="0" distB="0" distL="0" distR="0" wp14:anchorId="7AF9783B" wp14:editId="4F865A35">
            <wp:extent cx="1944000" cy="1941542"/>
            <wp:effectExtent l="19050" t="0" r="0" b="0"/>
            <wp:docPr id="1" name="Picture 0" descr="rs1145724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s1145724.jpeg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1944000" cy="19415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t xml:space="preserve"> </w:t>
      </w:r>
      <w:r>
        <w:rPr>
          <w:noProof/>
          <w:lang w:val="en-US"/>
        </w:rPr>
        <w:drawing>
          <wp:inline distT="0" distB="0" distL="0" distR="0" wp14:anchorId="703F76F2" wp14:editId="4DC31DFF">
            <wp:extent cx="1944000" cy="1941542"/>
            <wp:effectExtent l="19050" t="0" r="0" b="0"/>
            <wp:docPr id="3" name="Picture 1" descr="rs1563948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s1563948.jpeg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1944000" cy="19415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drawing>
          <wp:inline distT="0" distB="0" distL="0" distR="0" wp14:anchorId="516291AF" wp14:editId="4D7BBC71">
            <wp:extent cx="1944000" cy="1941541"/>
            <wp:effectExtent l="19050" t="0" r="0" b="0"/>
            <wp:docPr id="4" name="Picture 2" descr="rs2219613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s2219613.jpeg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1944000" cy="19415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E209C9" w14:textId="77777777" w:rsidR="00783F7F" w:rsidRDefault="00783F7F" w:rsidP="00783F7F">
      <w:r>
        <w:rPr>
          <w:noProof/>
          <w:lang w:val="en-US"/>
        </w:rPr>
        <w:drawing>
          <wp:inline distT="0" distB="0" distL="0" distR="0" wp14:anchorId="1EF91B09" wp14:editId="558EF5E5">
            <wp:extent cx="1944000" cy="1941542"/>
            <wp:effectExtent l="19050" t="0" r="0" b="0"/>
            <wp:docPr id="5" name="Picture 3" descr="rs2327990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s2327990.jpeg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1944000" cy="19415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drawing>
          <wp:inline distT="0" distB="0" distL="0" distR="0" wp14:anchorId="687C32EC" wp14:editId="7FBA74AD">
            <wp:extent cx="1944000" cy="1941543"/>
            <wp:effectExtent l="19050" t="0" r="0" b="0"/>
            <wp:docPr id="6" name="Picture 4" descr="rs2366964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s2366964.jpeg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1944000" cy="19415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drawing>
          <wp:inline distT="0" distB="0" distL="0" distR="0" wp14:anchorId="2F1B1519" wp14:editId="3D052A7D">
            <wp:extent cx="1938842" cy="1935942"/>
            <wp:effectExtent l="19050" t="0" r="4258" b="0"/>
            <wp:docPr id="8" name="Picture 5" descr="rs3732568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s3732568.jpeg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1939793" cy="19368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9E1D30" w14:textId="77777777" w:rsidR="00783F7F" w:rsidRDefault="00783F7F" w:rsidP="00783F7F">
      <w:r>
        <w:rPr>
          <w:noProof/>
          <w:lang w:val="en-US"/>
        </w:rPr>
        <w:drawing>
          <wp:inline distT="0" distB="0" distL="0" distR="0" wp14:anchorId="0A3BBF0D" wp14:editId="311D0DB2">
            <wp:extent cx="1944000" cy="1941542"/>
            <wp:effectExtent l="19050" t="0" r="0" b="0"/>
            <wp:docPr id="9" name="Picture 6" descr="rs11692570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s11692570.jpeg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1944000" cy="19415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drawing>
          <wp:inline distT="0" distB="0" distL="0" distR="0" wp14:anchorId="42A33371" wp14:editId="09F93E5C">
            <wp:extent cx="1944000" cy="1941542"/>
            <wp:effectExtent l="19050" t="0" r="0" b="0"/>
            <wp:docPr id="10" name="Picture 7" descr="rs11694697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s11694697.jpeg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1944000" cy="19415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drawing>
          <wp:inline distT="0" distB="0" distL="0" distR="0" wp14:anchorId="39DA0DC3" wp14:editId="7D4ED079">
            <wp:extent cx="1944000" cy="1941541"/>
            <wp:effectExtent l="19050" t="0" r="0" b="0"/>
            <wp:docPr id="11" name="Picture 8" descr="rs11918092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s11918092.jpeg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1944000" cy="19415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D2AAFC" w14:textId="77777777" w:rsidR="00783F7F" w:rsidRDefault="00783F7F" w:rsidP="00783F7F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3094A197" w14:textId="37F6326E" w:rsidR="00783F7F" w:rsidRDefault="00783F7F" w:rsidP="00783F7F">
      <w:pPr>
        <w:spacing w:line="240" w:lineRule="auto"/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=number of patients in that specific genotype category; d=number of patients in the genotype category who experience metastasis within the follow-up time.</w:t>
      </w:r>
    </w:p>
    <w:p w14:paraId="4B7772E3" w14:textId="77777777" w:rsidR="003C485F" w:rsidRPr="00D03567" w:rsidRDefault="003C485F" w:rsidP="006C3403">
      <w:pPr>
        <w:pStyle w:val="NormalWeb"/>
        <w:spacing w:line="276" w:lineRule="auto"/>
        <w:rPr>
          <w:b/>
        </w:rPr>
      </w:pPr>
      <w:r w:rsidRPr="00D03567">
        <w:rPr>
          <w:b/>
        </w:rPr>
        <w:lastRenderedPageBreak/>
        <w:t>Supplementary Data References</w:t>
      </w:r>
    </w:p>
    <w:p w14:paraId="407F39C5" w14:textId="77777777" w:rsidR="00D51FF9" w:rsidRPr="00D51FF9" w:rsidRDefault="00A23074" w:rsidP="006C3403">
      <w:pPr>
        <w:pStyle w:val="NormalWeb"/>
        <w:spacing w:line="276" w:lineRule="auto"/>
      </w:pPr>
      <w:r>
        <w:fldChar w:fldCharType="begin"/>
      </w:r>
      <w:r w:rsidR="00D51FF9">
        <w:instrText>ADDIN RW.BIB</w:instrText>
      </w:r>
      <w:r>
        <w:fldChar w:fldCharType="separate"/>
      </w:r>
      <w:r w:rsidR="00D51FF9" w:rsidRPr="00D51FF9">
        <w:t xml:space="preserve">1. Wish TA, Hyde AJ, Parfrey PS, et al. Increased cancer predisposition in family members of colorectal cancer patients harboring the p.V600E BRAF mutation: A population-based study. </w:t>
      </w:r>
      <w:r w:rsidR="00D51FF9" w:rsidRPr="00D51FF9">
        <w:rPr>
          <w:i/>
          <w:iCs/>
        </w:rPr>
        <w:t>Cancer Epidemiol</w:t>
      </w:r>
      <w:r w:rsidR="006C3403">
        <w:rPr>
          <w:i/>
          <w:iCs/>
        </w:rPr>
        <w:t xml:space="preserve"> </w:t>
      </w:r>
      <w:r w:rsidR="00D51FF9" w:rsidRPr="00D51FF9">
        <w:rPr>
          <w:i/>
          <w:iCs/>
        </w:rPr>
        <w:t>Biomarkers Prev</w:t>
      </w:r>
      <w:r w:rsidR="00D51FF9" w:rsidRPr="00D51FF9">
        <w:t>. 2010;19(7):1831-1839.</w:t>
      </w:r>
    </w:p>
    <w:p w14:paraId="6BD80318" w14:textId="77777777" w:rsidR="00D51FF9" w:rsidRPr="00D51FF9" w:rsidRDefault="00D51FF9" w:rsidP="006C3403">
      <w:pPr>
        <w:pStyle w:val="NormalWeb"/>
        <w:spacing w:line="276" w:lineRule="auto"/>
      </w:pPr>
      <w:r w:rsidRPr="00D51FF9">
        <w:t xml:space="preserve">2. Woods MO, Younghusband HB, Parfrey PS, et al. The genetic basis of colorectal cancer in a population-based incident cohort with a high rate of familial disease. </w:t>
      </w:r>
      <w:r w:rsidRPr="00D51FF9">
        <w:rPr>
          <w:i/>
          <w:iCs/>
        </w:rPr>
        <w:t>Gut</w:t>
      </w:r>
      <w:r w:rsidRPr="00D51FF9">
        <w:t xml:space="preserve">. 2010;59(10):1369-1377. </w:t>
      </w:r>
    </w:p>
    <w:p w14:paraId="58FBA954" w14:textId="77777777" w:rsidR="00D51FF9" w:rsidRPr="00D51FF9" w:rsidRDefault="00D51FF9" w:rsidP="006C3403">
      <w:pPr>
        <w:pStyle w:val="NormalWeb"/>
        <w:spacing w:line="276" w:lineRule="auto"/>
      </w:pPr>
      <w:r w:rsidRPr="00D51FF9">
        <w:t xml:space="preserve">3. Flicek P, Amode MR, Barrell D, et al. Ensembl 2014. </w:t>
      </w:r>
      <w:r w:rsidRPr="00D51FF9">
        <w:rPr>
          <w:i/>
          <w:iCs/>
        </w:rPr>
        <w:t>Nucleic Acids Re</w:t>
      </w:r>
      <w:r w:rsidR="006C3403">
        <w:rPr>
          <w:i/>
          <w:iCs/>
        </w:rPr>
        <w:t>s</w:t>
      </w:r>
      <w:r w:rsidRPr="00D51FF9">
        <w:t xml:space="preserve">. 2014;42(D1):D749-D755. </w:t>
      </w:r>
    </w:p>
    <w:p w14:paraId="499BCDDD" w14:textId="77777777" w:rsidR="00D51FF9" w:rsidRPr="00D51FF9" w:rsidRDefault="00D51FF9" w:rsidP="006C3403">
      <w:pPr>
        <w:pStyle w:val="NormalWeb"/>
        <w:spacing w:line="276" w:lineRule="auto"/>
      </w:pPr>
      <w:r w:rsidRPr="00D51FF9">
        <w:t xml:space="preserve">4. Boyle AP, Hong EL, Hariharan M, et al. Annotation of functional variation in personal genomes using RegulomeDB. </w:t>
      </w:r>
      <w:r w:rsidRPr="00D51FF9">
        <w:rPr>
          <w:i/>
          <w:iCs/>
        </w:rPr>
        <w:t>Genome Res</w:t>
      </w:r>
      <w:r w:rsidRPr="00D51FF9">
        <w:t xml:space="preserve">. 2012;22(9):1790-1797. </w:t>
      </w:r>
    </w:p>
    <w:p w14:paraId="793562A9" w14:textId="77777777" w:rsidR="00D51FF9" w:rsidRPr="00D51FF9" w:rsidRDefault="00D51FF9" w:rsidP="006C3403">
      <w:pPr>
        <w:pStyle w:val="NormalWeb"/>
        <w:spacing w:line="276" w:lineRule="auto"/>
      </w:pPr>
      <w:r w:rsidRPr="00D51FF9">
        <w:t xml:space="preserve">5. Kent WJ, Sugnet CW, Furey TS, et al. The human genome browser at UCSC. </w:t>
      </w:r>
      <w:r w:rsidRPr="00D51FF9">
        <w:rPr>
          <w:i/>
          <w:iCs/>
        </w:rPr>
        <w:t>Genome Res.</w:t>
      </w:r>
      <w:r w:rsidRPr="00D51FF9">
        <w:t xml:space="preserve"> 2002;12(6):996-1006.</w:t>
      </w:r>
    </w:p>
    <w:p w14:paraId="1016E343" w14:textId="77777777" w:rsidR="00D51FF9" w:rsidRPr="00D51FF9" w:rsidRDefault="00D51FF9" w:rsidP="006C3403">
      <w:pPr>
        <w:pStyle w:val="NormalWeb"/>
        <w:spacing w:line="276" w:lineRule="auto"/>
      </w:pPr>
      <w:r w:rsidRPr="00D51FF9">
        <w:t xml:space="preserve">6. Slattery ML, Lundgreen A, Wolff RK. Dietary influence on MAPK-signaling pathways and risk of colon and rectal cancer. </w:t>
      </w:r>
      <w:r w:rsidRPr="00D51FF9">
        <w:rPr>
          <w:i/>
          <w:iCs/>
        </w:rPr>
        <w:t>Nutr Cancer</w:t>
      </w:r>
      <w:r w:rsidRPr="00D51FF9">
        <w:t xml:space="preserve">. 2013;65(5):729-738. </w:t>
      </w:r>
    </w:p>
    <w:p w14:paraId="59192A2D" w14:textId="77777777" w:rsidR="00D51FF9" w:rsidRPr="00D51FF9" w:rsidRDefault="00D51FF9" w:rsidP="006C3403">
      <w:pPr>
        <w:pStyle w:val="NormalWeb"/>
        <w:spacing w:line="276" w:lineRule="auto"/>
      </w:pPr>
      <w:r w:rsidRPr="00D51FF9">
        <w:t xml:space="preserve">7. Takahashi H, Jin C, Rajabi H, et al. Muc1-c activates the tak1 inflammatory pathway in colon cancer. </w:t>
      </w:r>
      <w:r w:rsidRPr="00D51FF9">
        <w:rPr>
          <w:i/>
          <w:iCs/>
        </w:rPr>
        <w:t>Oncogene</w:t>
      </w:r>
      <w:r w:rsidRPr="00D51FF9">
        <w:t xml:space="preserve">. 2015;34(40):5187-5197. </w:t>
      </w:r>
    </w:p>
    <w:p w14:paraId="3573D9F6" w14:textId="77777777" w:rsidR="00D51FF9" w:rsidRPr="00D51FF9" w:rsidRDefault="00D51FF9" w:rsidP="006C3403">
      <w:pPr>
        <w:pStyle w:val="NormalWeb"/>
        <w:spacing w:line="276" w:lineRule="auto"/>
      </w:pPr>
      <w:r w:rsidRPr="00D51FF9">
        <w:t xml:space="preserve">8. Singh A, Sweeney MF, Yu M, et al. TAK1 (MAP3K7) inhibition promotes apoptosis in KRAS-dependent colon cancers. </w:t>
      </w:r>
      <w:r w:rsidRPr="00D51FF9">
        <w:rPr>
          <w:i/>
          <w:iCs/>
        </w:rPr>
        <w:t>Cell</w:t>
      </w:r>
      <w:r w:rsidRPr="00D51FF9">
        <w:t xml:space="preserve">. 2012;148(4):639-650. </w:t>
      </w:r>
    </w:p>
    <w:p w14:paraId="387D9580" w14:textId="77777777" w:rsidR="00D51FF9" w:rsidRPr="00D51FF9" w:rsidRDefault="00D51FF9" w:rsidP="006C3403">
      <w:pPr>
        <w:pStyle w:val="NormalWeb"/>
        <w:spacing w:line="276" w:lineRule="auto"/>
      </w:pPr>
      <w:r w:rsidRPr="00D51FF9">
        <w:t xml:space="preserve">9. Behrens J. Cross-regulation of the </w:t>
      </w:r>
      <w:r w:rsidR="006C3403">
        <w:t>W</w:t>
      </w:r>
      <w:r w:rsidRPr="00D51FF9">
        <w:t xml:space="preserve">nt signalling pathway: A role of MAP kinases. </w:t>
      </w:r>
      <w:r w:rsidRPr="00D51FF9">
        <w:rPr>
          <w:i/>
          <w:iCs/>
        </w:rPr>
        <w:t>J Cell Sci</w:t>
      </w:r>
      <w:r w:rsidRPr="00D51FF9">
        <w:t xml:space="preserve">. 2000;113(6):911. </w:t>
      </w:r>
    </w:p>
    <w:p w14:paraId="44DD0EE4" w14:textId="77777777" w:rsidR="00D70111" w:rsidRPr="00586077" w:rsidRDefault="00D51FF9" w:rsidP="006C3403">
      <w:pPr>
        <w:rPr>
          <w:rFonts w:ascii="Times New Roman" w:hAnsi="Times New Roman" w:cs="Times New Roman"/>
          <w:sz w:val="24"/>
          <w:szCs w:val="24"/>
        </w:rPr>
      </w:pPr>
      <w:r w:rsidRPr="00D51FF9">
        <w:rPr>
          <w:rFonts w:ascii="Times New Roman" w:eastAsia="Times New Roman" w:hAnsi="Times New Roman" w:cs="Times New Roman"/>
          <w:sz w:val="24"/>
        </w:rPr>
        <w:t> </w:t>
      </w:r>
      <w:r w:rsidR="00A23074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D70111" w:rsidRPr="00586077" w:rsidSect="002B0A50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D426E85" w14:textId="77777777" w:rsidR="00C7013E" w:rsidRDefault="00C7013E">
      <w:pPr>
        <w:spacing w:after="0" w:line="240" w:lineRule="auto"/>
      </w:pPr>
      <w:r>
        <w:separator/>
      </w:r>
    </w:p>
  </w:endnote>
  <w:endnote w:type="continuationSeparator" w:id="0">
    <w:p w14:paraId="54A8F426" w14:textId="77777777" w:rsidR="00C7013E" w:rsidRDefault="00C7013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05501131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7EF07CB" w14:textId="77777777" w:rsidR="00D95F7C" w:rsidRDefault="00D95F7C">
        <w:pPr>
          <w:pStyle w:val="Footer"/>
          <w:jc w:val="right"/>
        </w:pPr>
        <w:r>
          <w:rPr>
            <w:noProof/>
          </w:rPr>
          <w:fldChar w:fldCharType="begin"/>
        </w:r>
        <w:r>
          <w:rPr>
            <w:noProof/>
          </w:rPr>
          <w:instrText xml:space="preserve"> PAGE   \* MERGEFORMAT </w:instrText>
        </w:r>
        <w:r>
          <w:rPr>
            <w:noProof/>
          </w:rPr>
          <w:fldChar w:fldCharType="separate"/>
        </w:r>
        <w:r w:rsidR="00F97ADD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480AC412" w14:textId="77777777" w:rsidR="00D95F7C" w:rsidRDefault="00D95F7C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375A2BF" w14:textId="77777777" w:rsidR="00C7013E" w:rsidRDefault="00C7013E">
      <w:pPr>
        <w:spacing w:after="0" w:line="240" w:lineRule="auto"/>
      </w:pPr>
      <w:r>
        <w:separator/>
      </w:r>
    </w:p>
  </w:footnote>
  <w:footnote w:type="continuationSeparator" w:id="0">
    <w:p w14:paraId="4EB6B958" w14:textId="77777777" w:rsidR="00C7013E" w:rsidRDefault="00C7013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647B0764"/>
    <w:multiLevelType w:val="hybridMultilevel"/>
    <w:tmpl w:val="FE244934"/>
    <w:lvl w:ilvl="0" w:tplc="10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rsids>
    <w:rsidRoot w:val="00CD2FDA"/>
    <w:rsid w:val="00004B55"/>
    <w:rsid w:val="00051AC6"/>
    <w:rsid w:val="00057315"/>
    <w:rsid w:val="0006205D"/>
    <w:rsid w:val="000714CE"/>
    <w:rsid w:val="000B389D"/>
    <w:rsid w:val="000B40AA"/>
    <w:rsid w:val="000D5895"/>
    <w:rsid w:val="00124675"/>
    <w:rsid w:val="00141BF7"/>
    <w:rsid w:val="0015169D"/>
    <w:rsid w:val="0016090F"/>
    <w:rsid w:val="001635F2"/>
    <w:rsid w:val="00166E95"/>
    <w:rsid w:val="0018515E"/>
    <w:rsid w:val="001A1F54"/>
    <w:rsid w:val="001A3E7B"/>
    <w:rsid w:val="001B344E"/>
    <w:rsid w:val="001B67C0"/>
    <w:rsid w:val="001C69D8"/>
    <w:rsid w:val="001E2694"/>
    <w:rsid w:val="001E3CB1"/>
    <w:rsid w:val="001E50B0"/>
    <w:rsid w:val="002003F8"/>
    <w:rsid w:val="0021342A"/>
    <w:rsid w:val="0022116F"/>
    <w:rsid w:val="002254FB"/>
    <w:rsid w:val="002416AD"/>
    <w:rsid w:val="00251CAA"/>
    <w:rsid w:val="002679C6"/>
    <w:rsid w:val="00285C1F"/>
    <w:rsid w:val="002B0A50"/>
    <w:rsid w:val="002C5AF8"/>
    <w:rsid w:val="002C684F"/>
    <w:rsid w:val="002C7A94"/>
    <w:rsid w:val="002D05D4"/>
    <w:rsid w:val="002D4C3C"/>
    <w:rsid w:val="002D515D"/>
    <w:rsid w:val="002E010B"/>
    <w:rsid w:val="002F2CBA"/>
    <w:rsid w:val="0030268B"/>
    <w:rsid w:val="0035493A"/>
    <w:rsid w:val="00391D6D"/>
    <w:rsid w:val="003A2502"/>
    <w:rsid w:val="003C1524"/>
    <w:rsid w:val="003C2C9C"/>
    <w:rsid w:val="003C485F"/>
    <w:rsid w:val="003D08DE"/>
    <w:rsid w:val="003F3E8B"/>
    <w:rsid w:val="003F79E9"/>
    <w:rsid w:val="00452CB5"/>
    <w:rsid w:val="00456DE3"/>
    <w:rsid w:val="00467438"/>
    <w:rsid w:val="004740FC"/>
    <w:rsid w:val="004B47F1"/>
    <w:rsid w:val="004C0C9C"/>
    <w:rsid w:val="004C6A64"/>
    <w:rsid w:val="004C79CF"/>
    <w:rsid w:val="004C7E46"/>
    <w:rsid w:val="004E5139"/>
    <w:rsid w:val="004F0FE1"/>
    <w:rsid w:val="004F20E5"/>
    <w:rsid w:val="004F77A4"/>
    <w:rsid w:val="0050358C"/>
    <w:rsid w:val="00521422"/>
    <w:rsid w:val="005255C3"/>
    <w:rsid w:val="005405D8"/>
    <w:rsid w:val="00540D98"/>
    <w:rsid w:val="005726BC"/>
    <w:rsid w:val="00586077"/>
    <w:rsid w:val="005961C8"/>
    <w:rsid w:val="005A559C"/>
    <w:rsid w:val="005D2261"/>
    <w:rsid w:val="005E03CD"/>
    <w:rsid w:val="00600DE4"/>
    <w:rsid w:val="00601BED"/>
    <w:rsid w:val="006030E1"/>
    <w:rsid w:val="00621FEC"/>
    <w:rsid w:val="00631906"/>
    <w:rsid w:val="00632B13"/>
    <w:rsid w:val="0063582C"/>
    <w:rsid w:val="006457D8"/>
    <w:rsid w:val="006506A7"/>
    <w:rsid w:val="00657B71"/>
    <w:rsid w:val="00660D41"/>
    <w:rsid w:val="00665BAC"/>
    <w:rsid w:val="00673A4D"/>
    <w:rsid w:val="00691E71"/>
    <w:rsid w:val="006924BD"/>
    <w:rsid w:val="006C3403"/>
    <w:rsid w:val="006F305B"/>
    <w:rsid w:val="006F50CD"/>
    <w:rsid w:val="00717A7A"/>
    <w:rsid w:val="00725B92"/>
    <w:rsid w:val="00744738"/>
    <w:rsid w:val="00751CF2"/>
    <w:rsid w:val="00783F7F"/>
    <w:rsid w:val="00786CD7"/>
    <w:rsid w:val="007C16B2"/>
    <w:rsid w:val="007D55BB"/>
    <w:rsid w:val="007D7033"/>
    <w:rsid w:val="007E06E0"/>
    <w:rsid w:val="007E0F02"/>
    <w:rsid w:val="007E2184"/>
    <w:rsid w:val="007F3846"/>
    <w:rsid w:val="007F5F35"/>
    <w:rsid w:val="00814FA1"/>
    <w:rsid w:val="00815D92"/>
    <w:rsid w:val="00830E4F"/>
    <w:rsid w:val="00833501"/>
    <w:rsid w:val="00845310"/>
    <w:rsid w:val="00850BEC"/>
    <w:rsid w:val="00867104"/>
    <w:rsid w:val="0087227F"/>
    <w:rsid w:val="00874BA6"/>
    <w:rsid w:val="008D6044"/>
    <w:rsid w:val="008E05B8"/>
    <w:rsid w:val="008E5006"/>
    <w:rsid w:val="008F6EA7"/>
    <w:rsid w:val="008F7BA7"/>
    <w:rsid w:val="00903C22"/>
    <w:rsid w:val="0090561E"/>
    <w:rsid w:val="0092152A"/>
    <w:rsid w:val="00922833"/>
    <w:rsid w:val="00934466"/>
    <w:rsid w:val="009519B6"/>
    <w:rsid w:val="009828F5"/>
    <w:rsid w:val="009829F0"/>
    <w:rsid w:val="00984831"/>
    <w:rsid w:val="009A48F6"/>
    <w:rsid w:val="009A7A9F"/>
    <w:rsid w:val="009B1254"/>
    <w:rsid w:val="009C7C9B"/>
    <w:rsid w:val="009E7D94"/>
    <w:rsid w:val="009F00C2"/>
    <w:rsid w:val="009F1BB1"/>
    <w:rsid w:val="009F1EC9"/>
    <w:rsid w:val="00A113B0"/>
    <w:rsid w:val="00A23074"/>
    <w:rsid w:val="00A310AD"/>
    <w:rsid w:val="00A36B7F"/>
    <w:rsid w:val="00A42182"/>
    <w:rsid w:val="00A46416"/>
    <w:rsid w:val="00A53ECA"/>
    <w:rsid w:val="00AA1269"/>
    <w:rsid w:val="00AB251B"/>
    <w:rsid w:val="00AC06BD"/>
    <w:rsid w:val="00AC1AA6"/>
    <w:rsid w:val="00AD39EA"/>
    <w:rsid w:val="00AE0128"/>
    <w:rsid w:val="00AE554F"/>
    <w:rsid w:val="00B10499"/>
    <w:rsid w:val="00B208CC"/>
    <w:rsid w:val="00B30E31"/>
    <w:rsid w:val="00B3255F"/>
    <w:rsid w:val="00B41DE0"/>
    <w:rsid w:val="00B47243"/>
    <w:rsid w:val="00B54C22"/>
    <w:rsid w:val="00B60E96"/>
    <w:rsid w:val="00B64141"/>
    <w:rsid w:val="00B824B3"/>
    <w:rsid w:val="00B863A8"/>
    <w:rsid w:val="00B93633"/>
    <w:rsid w:val="00B95209"/>
    <w:rsid w:val="00BA2CD5"/>
    <w:rsid w:val="00BB5453"/>
    <w:rsid w:val="00BC14D4"/>
    <w:rsid w:val="00BE4C1F"/>
    <w:rsid w:val="00C025B2"/>
    <w:rsid w:val="00C10C69"/>
    <w:rsid w:val="00C33551"/>
    <w:rsid w:val="00C61F9E"/>
    <w:rsid w:val="00C7013E"/>
    <w:rsid w:val="00C80F65"/>
    <w:rsid w:val="00C82EFB"/>
    <w:rsid w:val="00CA30F4"/>
    <w:rsid w:val="00CA583D"/>
    <w:rsid w:val="00CB55AA"/>
    <w:rsid w:val="00CC33EA"/>
    <w:rsid w:val="00CD00F6"/>
    <w:rsid w:val="00CD2FDA"/>
    <w:rsid w:val="00CE7801"/>
    <w:rsid w:val="00D0133D"/>
    <w:rsid w:val="00D01CBA"/>
    <w:rsid w:val="00D03567"/>
    <w:rsid w:val="00D11912"/>
    <w:rsid w:val="00D157B2"/>
    <w:rsid w:val="00D3601D"/>
    <w:rsid w:val="00D46274"/>
    <w:rsid w:val="00D51FF9"/>
    <w:rsid w:val="00D70111"/>
    <w:rsid w:val="00D72E95"/>
    <w:rsid w:val="00D84C6F"/>
    <w:rsid w:val="00D95F7C"/>
    <w:rsid w:val="00D95F7E"/>
    <w:rsid w:val="00DA20F5"/>
    <w:rsid w:val="00DC1336"/>
    <w:rsid w:val="00E02C05"/>
    <w:rsid w:val="00E1646A"/>
    <w:rsid w:val="00E22E1B"/>
    <w:rsid w:val="00E24BE5"/>
    <w:rsid w:val="00E4323E"/>
    <w:rsid w:val="00E70149"/>
    <w:rsid w:val="00E8066C"/>
    <w:rsid w:val="00E83412"/>
    <w:rsid w:val="00EE482A"/>
    <w:rsid w:val="00EF17D6"/>
    <w:rsid w:val="00F114E0"/>
    <w:rsid w:val="00F14BE5"/>
    <w:rsid w:val="00F2527F"/>
    <w:rsid w:val="00F42641"/>
    <w:rsid w:val="00F429F3"/>
    <w:rsid w:val="00F57F9A"/>
    <w:rsid w:val="00F95978"/>
    <w:rsid w:val="00F97ADD"/>
    <w:rsid w:val="00FB0B1D"/>
    <w:rsid w:val="00FD1CC6"/>
    <w:rsid w:val="00FF39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65E8748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2307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D2FDA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21342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1342A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unhideWhenUsed/>
    <w:rsid w:val="0021342A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0D589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D589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D589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D589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D5895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1E3CB1"/>
    <w:pPr>
      <w:spacing w:after="0" w:line="240" w:lineRule="auto"/>
    </w:pPr>
  </w:style>
  <w:style w:type="table" w:styleId="TableGrid">
    <w:name w:val="Table Grid"/>
    <w:basedOn w:val="TableNormal"/>
    <w:uiPriority w:val="59"/>
    <w:rsid w:val="002B0A5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er">
    <w:name w:val="footer"/>
    <w:basedOn w:val="Normal"/>
    <w:link w:val="FooterChar"/>
    <w:uiPriority w:val="99"/>
    <w:unhideWhenUsed/>
    <w:rsid w:val="002B0A50"/>
    <w:pPr>
      <w:tabs>
        <w:tab w:val="center" w:pos="4680"/>
        <w:tab w:val="right" w:pos="9360"/>
      </w:tabs>
      <w:spacing w:after="0" w:line="240" w:lineRule="auto"/>
    </w:pPr>
    <w:rPr>
      <w:rFonts w:ascii="Arial" w:eastAsia="Arial" w:hAnsi="Arial" w:cs="Arial"/>
      <w:color w:val="000000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2B0A50"/>
    <w:rPr>
      <w:rFonts w:ascii="Arial" w:eastAsia="Arial" w:hAnsi="Arial" w:cs="Arial"/>
      <w:color w:val="000000"/>
      <w:lang w:val="en-US"/>
    </w:rPr>
  </w:style>
  <w:style w:type="character" w:styleId="Hyperlink">
    <w:name w:val="Hyperlink"/>
    <w:basedOn w:val="DefaultParagraphFont"/>
    <w:uiPriority w:val="99"/>
    <w:semiHidden/>
    <w:unhideWhenUsed/>
    <w:rsid w:val="002D4C3C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632B13"/>
    <w:rPr>
      <w:color w:val="800080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9986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37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08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6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5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201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447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865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839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115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294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659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326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889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939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255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061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852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372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487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8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574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80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961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908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920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82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480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201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366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002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268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837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931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920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775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063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166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886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4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657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408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697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690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20" Type="http://schemas.openxmlformats.org/officeDocument/2006/relationships/image" Target="media/image11.jpeg"/><Relationship Id="rId21" Type="http://schemas.openxmlformats.org/officeDocument/2006/relationships/image" Target="media/image12.jpeg"/><Relationship Id="rId22" Type="http://schemas.openxmlformats.org/officeDocument/2006/relationships/image" Target="media/image13.jpeg"/><Relationship Id="rId23" Type="http://schemas.openxmlformats.org/officeDocument/2006/relationships/image" Target="media/image14.jpeg"/><Relationship Id="rId24" Type="http://schemas.openxmlformats.org/officeDocument/2006/relationships/image" Target="media/image15.png"/><Relationship Id="rId25" Type="http://schemas.openxmlformats.org/officeDocument/2006/relationships/image" Target="media/image16.jpeg"/><Relationship Id="rId26" Type="http://schemas.openxmlformats.org/officeDocument/2006/relationships/image" Target="media/image17.jpeg"/><Relationship Id="rId27" Type="http://schemas.openxmlformats.org/officeDocument/2006/relationships/image" Target="media/image18.jpeg"/><Relationship Id="rId28" Type="http://schemas.openxmlformats.org/officeDocument/2006/relationships/image" Target="media/image19.jpeg"/><Relationship Id="rId29" Type="http://schemas.openxmlformats.org/officeDocument/2006/relationships/image" Target="media/image20.jpeg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30" Type="http://schemas.openxmlformats.org/officeDocument/2006/relationships/image" Target="media/image21.jpeg"/><Relationship Id="rId31" Type="http://schemas.openxmlformats.org/officeDocument/2006/relationships/image" Target="media/image22.jpeg"/><Relationship Id="rId32" Type="http://schemas.openxmlformats.org/officeDocument/2006/relationships/image" Target="media/image23.jpeg"/><Relationship Id="rId9" Type="http://schemas.openxmlformats.org/officeDocument/2006/relationships/footer" Target="footer1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33" Type="http://schemas.openxmlformats.org/officeDocument/2006/relationships/image" Target="media/image24.jpeg"/><Relationship Id="rId34" Type="http://schemas.openxmlformats.org/officeDocument/2006/relationships/fontTable" Target="fontTable.xml"/><Relationship Id="rId35" Type="http://schemas.openxmlformats.org/officeDocument/2006/relationships/theme" Target="theme/theme1.xml"/><Relationship Id="rId10" Type="http://schemas.openxmlformats.org/officeDocument/2006/relationships/image" Target="media/image1.jpeg"/><Relationship Id="rId11" Type="http://schemas.openxmlformats.org/officeDocument/2006/relationships/image" Target="media/image2.jpeg"/><Relationship Id="rId12" Type="http://schemas.openxmlformats.org/officeDocument/2006/relationships/image" Target="media/image3.jpeg"/><Relationship Id="rId13" Type="http://schemas.openxmlformats.org/officeDocument/2006/relationships/image" Target="media/image4.jpeg"/><Relationship Id="rId14" Type="http://schemas.openxmlformats.org/officeDocument/2006/relationships/image" Target="media/image5.jpeg"/><Relationship Id="rId15" Type="http://schemas.openxmlformats.org/officeDocument/2006/relationships/image" Target="media/image6.jpeg"/><Relationship Id="rId16" Type="http://schemas.openxmlformats.org/officeDocument/2006/relationships/image" Target="media/image7.jpeg"/><Relationship Id="rId17" Type="http://schemas.openxmlformats.org/officeDocument/2006/relationships/image" Target="media/image8.jpeg"/><Relationship Id="rId18" Type="http://schemas.openxmlformats.org/officeDocument/2006/relationships/image" Target="media/image9.jpeg"/><Relationship Id="rId19" Type="http://schemas.openxmlformats.org/officeDocument/2006/relationships/image" Target="media/image10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9C81E98-73C7-6C4E-AA33-3A90D6F0497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12</Pages>
  <Words>2402</Words>
  <Characters>13694</Characters>
  <Application>Microsoft Macintosh Word</Application>
  <DocSecurity>0</DocSecurity>
  <Lines>114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_</vt:lpstr>
    </vt:vector>
  </TitlesOfParts>
  <Company>Hewlett-Packard Company</Company>
  <LinksUpToDate>false</LinksUpToDate>
  <CharactersWithSpaces>1606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creator>Michelle Penney</dc:creator>
  <cp:lastModifiedBy>Yildiz Yilmaz</cp:lastModifiedBy>
  <cp:revision>8</cp:revision>
  <cp:lastPrinted>2017-08-31T16:41:00Z</cp:lastPrinted>
  <dcterms:created xsi:type="dcterms:W3CDTF">2018-09-18T01:33:00Z</dcterms:created>
  <dcterms:modified xsi:type="dcterms:W3CDTF">2019-01-25T20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10627</vt:lpwstr>
  </property>
  <property fmtid="{D5CDD505-2E9C-101B-9397-08002B2CF9AE}" pid="3" name="WnCSubscriberId">
    <vt:lpwstr>3379</vt:lpwstr>
  </property>
  <property fmtid="{D5CDD505-2E9C-101B-9397-08002B2CF9AE}" pid="4" name="WnCOutputStyleId">
    <vt:lpwstr>1004</vt:lpwstr>
  </property>
  <property fmtid="{D5CDD505-2E9C-101B-9397-08002B2CF9AE}" pid="5" name="RWProductId">
    <vt:lpwstr>WnC</vt:lpwstr>
  </property>
  <property fmtid="{D5CDD505-2E9C-101B-9397-08002B2CF9AE}" pid="6" name="WnC4Folder">
    <vt:lpwstr/>
  </property>
</Properties>
</file>